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FAEEB2" w14:textId="77777777" w:rsidR="00F31F5A" w:rsidRDefault="00F31F5A">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t>Review Article</w:t>
      </w:r>
    </w:p>
    <w:p w14:paraId="76DD2D26" w14:textId="57B2873C" w:rsidR="000F4D7F" w:rsidRPr="00551FB3" w:rsidRDefault="00551FB3">
      <w:pPr>
        <w:spacing w:before="100" w:beforeAutospacing="1" w:after="100" w:afterAutospacing="1" w:line="240" w:lineRule="auto"/>
        <w:rPr>
          <w:rFonts w:ascii="Times New Roman" w:eastAsia="Times New Roman" w:hAnsi="Times New Roman" w:cs="Times New Roman"/>
          <w:b/>
          <w:bCs/>
          <w:sz w:val="24"/>
          <w:szCs w:val="24"/>
        </w:rPr>
      </w:pPr>
      <w:bookmarkStart w:id="0" w:name="_GoBack"/>
      <w:bookmarkEnd w:id="0"/>
      <w:r w:rsidRPr="00381AF6">
        <w:rPr>
          <w:rFonts w:ascii="Times New Roman" w:hAnsi="Times New Roman" w:cs="Times New Roman"/>
          <w:b/>
          <w:bCs/>
          <w:sz w:val="24"/>
          <w:szCs w:val="24"/>
        </w:rPr>
        <w:t>Digital Epidemiology in Low-Resource Settings: Bridging Promise and Reality</w:t>
      </w:r>
      <w:r>
        <w:rPr>
          <w:rFonts w:ascii="Times New Roman" w:hAnsi="Times New Roman" w:cs="Times New Roman"/>
          <w:b/>
          <w:bCs/>
          <w:sz w:val="24"/>
          <w:szCs w:val="24"/>
        </w:rPr>
        <w:t xml:space="preserve">. </w:t>
      </w:r>
    </w:p>
    <w:p w14:paraId="2B52A328"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Abstract</w:t>
      </w:r>
    </w:p>
    <w:p w14:paraId="1C49ED21" w14:textId="4184A0BD" w:rsidR="000F4D7F" w:rsidRDefault="00D0777F" w:rsidP="00D0777F">
      <w:pPr>
        <w:spacing w:before="100" w:beforeAutospacing="1" w:after="100" w:afterAutospacing="1" w:line="240" w:lineRule="auto"/>
        <w:rPr>
          <w:rFonts w:ascii="Times New Roman" w:eastAsia="Times New Roman" w:hAnsi="Times New Roman" w:cs="Times New Roman"/>
          <w:sz w:val="24"/>
          <w:szCs w:val="24"/>
        </w:rPr>
      </w:pPr>
      <w:r w:rsidRPr="00D0777F">
        <w:rPr>
          <w:rFonts w:ascii="Times New Roman" w:eastAsia="Times New Roman" w:hAnsi="Times New Roman" w:cs="Times New Roman"/>
          <w:sz w:val="24"/>
          <w:szCs w:val="24"/>
        </w:rPr>
        <w:t xml:space="preserve">Digital epidemiology, which applies digital data sources, technologies, and analytics to understand and monitor disease patterns, has become an essential component of modern public health surveillance. The integration of mobile technologies, social media, and artificial intelligence has enhanced the ability to detect, predict, and respond to outbreaks in real time. This narrative review synthesizes recent literature to examine the evolution, adoption, and implementation of digital epidemiology in low-resource settings (LRS), where limited infrastructure, laboratory capacity, and data availability often impede surveillance efforts. Examples such as </w:t>
      </w:r>
      <w:proofErr w:type="spellStart"/>
      <w:r w:rsidRPr="00D0777F">
        <w:rPr>
          <w:rFonts w:ascii="Times New Roman" w:eastAsia="Times New Roman" w:hAnsi="Times New Roman" w:cs="Times New Roman"/>
          <w:sz w:val="24"/>
          <w:szCs w:val="24"/>
        </w:rPr>
        <w:t>mTrac</w:t>
      </w:r>
      <w:proofErr w:type="spellEnd"/>
      <w:r w:rsidRPr="00D0777F">
        <w:rPr>
          <w:rFonts w:ascii="Times New Roman" w:eastAsia="Times New Roman" w:hAnsi="Times New Roman" w:cs="Times New Roman"/>
          <w:sz w:val="24"/>
          <w:szCs w:val="24"/>
        </w:rPr>
        <w:t xml:space="preserve">, DHIS2, and </w:t>
      </w:r>
      <w:proofErr w:type="spellStart"/>
      <w:r w:rsidRPr="00D0777F">
        <w:rPr>
          <w:rFonts w:ascii="Times New Roman" w:eastAsia="Times New Roman" w:hAnsi="Times New Roman" w:cs="Times New Roman"/>
          <w:sz w:val="24"/>
          <w:szCs w:val="24"/>
        </w:rPr>
        <w:t>AfyaData</w:t>
      </w:r>
      <w:proofErr w:type="spellEnd"/>
      <w:r w:rsidRPr="00D0777F">
        <w:rPr>
          <w:rFonts w:ascii="Times New Roman" w:eastAsia="Times New Roman" w:hAnsi="Times New Roman" w:cs="Times New Roman"/>
          <w:sz w:val="24"/>
          <w:szCs w:val="24"/>
        </w:rPr>
        <w:t xml:space="preserve"> demonstrate how participatory surveillance, SMS-based reporting, and open-source platforms have improved data collection and response capacity. Nonetheless, persistent challenges—including data bias, funding sustainability, and governance limitations—continue to restrict progress. To address these gaps, the paper outlines strategic recommendations focused on strengthening digital literacy, ethical data governance, local ownership, and sustainable policy frameworks</w:t>
      </w:r>
      <w:r w:rsidRPr="00D0777F">
        <w:rPr>
          <w:rFonts w:ascii="Times New Roman" w:eastAsia="Times New Roman" w:hAnsi="Times New Roman" w:cs="Times New Roman"/>
          <w:b/>
          <w:bCs/>
          <w:sz w:val="24"/>
          <w:szCs w:val="24"/>
        </w:rPr>
        <w:t>.</w:t>
      </w:r>
      <w:r w:rsidRPr="00D0777F">
        <w:rPr>
          <w:rFonts w:ascii="Times New Roman" w:eastAsia="Times New Roman" w:hAnsi="Times New Roman" w:cs="Times New Roman"/>
          <w:sz w:val="24"/>
          <w:szCs w:val="24"/>
        </w:rPr>
        <w:t xml:space="preserve"> The review concludes that advancing digital epidemiology in resource-limited contexts requires context-specific, equitable, and resilient approaches supported by multidisciplinary collaboration among health professionals, technologists, policymakers, and communities.</w:t>
      </w:r>
    </w:p>
    <w:p w14:paraId="5B1ADC49" w14:textId="77777777" w:rsidR="000F4D7F" w:rsidRDefault="00355AB7">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eywords:</w:t>
      </w:r>
      <w:r>
        <w:rPr>
          <w:rFonts w:ascii="Times New Roman" w:eastAsia="Times New Roman" w:hAnsi="Times New Roman" w:cs="Times New Roman"/>
          <w:sz w:val="24"/>
          <w:szCs w:val="24"/>
        </w:rPr>
        <w:t xml:space="preserve"> Digital epidemiology; Low-resource settings; Disease surveillance; Mobile health; Data governance; Global health; Public health innovation</w:t>
      </w:r>
    </w:p>
    <w:p w14:paraId="3081B96F"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1. Introduction</w:t>
      </w:r>
    </w:p>
    <w:p w14:paraId="7BB393CA"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Setting the Stage</w:t>
      </w:r>
    </w:p>
    <w:p w14:paraId="33399CA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is the study of the causes, trends, and consequences of health and disease conditions in populations through the use of digital data sources, methodologies, and technolog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Dcwafh8","properties":{"formattedCitation":"(1)","plainCitation":"(1)","noteIndex":0},"citationItems":[{"id":8516,"uris":["http://zotero.org/users/16652950/items/MSA6S2HZ"],"itemData":{"id":8516,"type":"article-journal","abstract":"Digital epidemiology is the process of investigating the dynamics of disease-related patterns, both social and clinical, as well as the causes of these trends in epidemiology. Digital epidemiology, utilising big data from a variety of digital sources, has emerged as a viable method for early detection and monitoring of viral outbreaks. The present review gives an overview of digital epidemiology, emphasising its importance in the timely detection of infectious disease outbreaks. Researchers may discover and track outbreaks in real time using digital data sources such as search engine queries, social media trends, and digital health records. However, data quality, concerns about privacy, and data interoperability must be addressed to maximise the effectiveness of digital epidemiology. As the global landscape of infectious diseases evolves, integrating digital epidemiology becomes critical to improving pandemic preparedness and response efforts. Integrating digital epidemiology into routine monitoring systems has the potential to improve global health outcomes and save lives in the event of viral outbreaks.","container-title":"Infection Prevention in Practice","DOI":"10.1016/j.infpip.2024.100382","ISSN":"2590-0889","issue":"3","journalAbbreviation":"Infect Prev Pract","note":"PMID: 39091623\nPMCID: PMC11292357","page":"100382","source":"PubMed Central","title":"Digital epidemiology: harnessing big data for early detection and monitoring of viral outbreaks","title-short":"Digital epidemiology","volume":"6","author":[{"family":"Fallatah","given":"Deema Ibrahim"},{"family":"Adekola","given":"Hafeez Aderinsayo"}],"issued":{"date-parts":[["2024",6,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conventional epidemiology, which primarily relies on clinical and laboratory data collected through formal surveillance systems, digital epidemiology utilizes unconventional and frequently real-time data sources, including mobile phone records, social media interactions, internet searches, wearable technology, and electronic health platforms. The incorporation of artificial intelligence (AI), machine learning algorithms, and big data analytics has significantly advanced this field over the past decade, facilitating the rapid identification of epidemics and the enhancement of predictive model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RUxis6r","properties":{"formattedCitation":"(2)","plainCitation":"(2)","noteIndex":0},"citationItems":[{"id":8518,"uris":["http://zotero.org/users/16652950/items/U7KYG8SW"],"itemData":{"id":8518,"type":"article-journal","abstract":"Background: Digital data source has become a pervasive part of modern culture in the ear of digital technology, and we need to investigate them with traditional data to gain a comprehensive understanding of their impact and benefits on human health.Objective: A systematic review of systematic reviews on digital data sources and their impact on people’s health including challenges, opportunities, and good practices.Methods: A multi-database search was performed. Peer-reviewed papers published between January 2010 and November 2020 relevant to the digital data source on health were extracted, assessed, and reviewed.Results: The 64 reviews are covered in three domains, including Universal Health Coverage (UHC), public health emergencies, and healthier population, defined in the General Programme of Work 2019/2023 and the European Programme of Work 2020/2025 by WHO. In all three categories, social media is the most popular digital data source which accounts for 47% (N = 8), 84% (N = 11) and 76% (N = 26) of studies respectively. The second most utilized data source is electronic health records (EHR) (N=13), followed by the website (N=7) and mass media (N=5). In all three categories, the most studied impact of digital data sources is on the prevention, management, and intervention of diseases (N = 40), and as a tool, there are also many studies (N = 10) on the early warning of infectious diseases. However, they also could be health hazards (N = 13), such as exacerbating mental health issues and promoting smoking and drinking behavior among young people.Conclusions: The demonstrate digital data sources are essential for collecting and mining information about human health. The key impact of social media, EHR, and websites lies in the domain of infectious disease and early warning systems, and for personal health, that is on mental health and smoking and drinking prevention. However, future research is required to address privacy, trust, transparency, and interoperability to leverage the potential of data held in multiple data stores and systems. This study also identified the apparent gap in systematic reviews investigating different digital data sources, as in this domain systematic reviews are not commonplace.","container-title":"Frontiers in Public Health","DOI":"10.3389/fpubh.2021.645260","ISSN":"2296-2565","journalAbbreviation":"Front. Public Health","language":"English","note":"publisher: Frontiers","source":"Frontiers","title":"Digital Data Sources and Their Impact on People's Health: A Systematic Review of Systematic Reviews","title-short":"Digital Data Sources and Their Impact on People's Health","URL":"https://www.frontiersin.org/journals/public-health/articles/10.3389/fpubh.2021.645260/full","volume":"9","author":[{"family":"Li","given":"Lan"},{"family":"Novillo-Ortiz","given":"David"},{"family":"Azzopardi-Muscat","given":"Natasha"},{"family":"Kostkova","given":"Patty"}],"accessed":{"date-parts":[["2025",10,11]]},"issued":{"date-parts":[["2021",5,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43A83DC"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ublic health monitoring and epidemic management have been significantly altered by this digital transformation. The utilization of digital data to enhance conventional methods has been demonstrated by tools such as HealthMap, Flu Near You, and Google Trends for disease forecasting. Digital epidemiology facilitates transnational information exchange and near real-</w:t>
      </w:r>
      <w:r>
        <w:rPr>
          <w:rFonts w:ascii="Times New Roman" w:eastAsia="Times New Roman" w:hAnsi="Times New Roman" w:cs="Times New Roman"/>
          <w:sz w:val="24"/>
          <w:szCs w:val="24"/>
        </w:rPr>
        <w:lastRenderedPageBreak/>
        <w:t>time surveillance, thereby facilitating data-driven decision-making, prompt interventions, and early alerts. It has the potential to significantly improve situational awareness during health emergencies, optimize resource distribution, and address deficiencies in disease detection in situations where traditional surveillance is insufficient or delay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daMzAgJ","properties":{"formattedCitation":"(3)","plainCitation":"(3)","noteIndex":0},"citationItems":[{"id":8520,"uris":["http://zotero.org/users/16652950/items/3DPRGVQA"],"itemData":{"id":8520,"type":"article-journal","abstract":"Background and Aim: Digital surveillance, which utilizes data from social media, search engines, and other online platforms, has emerged as an innovative approach for the early detection of infectious disease outbreaks. This scoping review aimed to systematically map and characterize the methodologies, performance metrics, and limitations of digital surveillance tools compared to traditional epidemiological monitoring. Methods: A scoping review was conducted in accordance with the Joanna Briggs Institute and PRISMA-SCR guidelines. Scientific databases including PubMed, Scopus, and Web of Science were searched, incorporating both empirical studies and systematic reviews without language restrictions. Key elements analyzed included digital sources, analytical algorithms, accuracy metrics, and validation against official surveillance data. Results: The reviewed studies demonstrate that digital surveillance can provide significant lead times (from days to several weeks) compared to traditional systems. While performance varies by platform and disease, many models showed strong correlations (r &gt; 0.8) with official case data and achieved low predictive errors, particularly for influenza and COVID-19. Google Trends and X (formerly Twitter) emerged as the most frequently used sources, often analyzed using supervised regression, Bayesian models, and ARIMA techniques. Conclusions: While digital surveillance shows strong predictive capabilities, it faces challenges related to data quality and representativeness. Key recommendations include the development of standardized reporting guidelines to improve comparability across studies, the use of statistical techniques like stratification and model weighting to mitigate demographic biases, and leveraging advanced artificial intelligence to differentiate genuine health signals from media-driven noise. These steps are crucial for enhancing the reliability and equity of digital epidemiological monitoring.","container-title":"International Journal of Environmental Research and Public Health","DOI":"10.3390/ijerph22071104","ISSN":"1661-7827","issue":"7","journalAbbreviation":"Int J Environ Res Public Health","note":"PMID: 40724171\nPMCID: PMC12294460","page":"1104","source":"PubMed Central","title":"Early Warning of Infectious Disease Outbreaks Using Social Media and Digital Data: A Scoping Review","title-short":"Early Warning of Infectious Disease Outbreaks Using Social Media and Digital Data","volume":"22","author":[{"family":"Liscano","given":"Yamil"},{"family":"Anillo Arrieta","given":"Luis A."},{"family":"Montenegro","given":"John Fernando"},{"family":"Prieto-Alvarado","given":"Diego"},{"family":"Ordoñez","given":"Jorge"}],"issued":{"date-parts":[["2025",7,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3E171AE"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The Context of Low-Resource Settings</w:t>
      </w:r>
    </w:p>
    <w:p w14:paraId="4AD2E31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resource settings (LRS), which encompass numerous low- and middle-income countries, frequently encounter systemic constraints that impede the effective implementation of disease surveillance and response. Insufficient health information systems, constrained laboratory capabilities, fragmented reporting networks, and a dearth of proficient epidemiological personnel are the typical characteristics of such circumstances. Paradoxically, the rapid expansion of digital connectivity and mobile phone utilization in numerous environments has generated new opportunities for innovation in the collection and communication of public health data</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9nj9uzX","properties":{"formattedCitation":"(4)","plainCitation":"(4)","noteIndex":0},"citationItems":[{"id":8523,"uris":["http://zotero.org/users/16652950/items/2ULZQL7X"],"itemData":{"id":8523,"type":"article-journal","abstract":"Purpose of Review\nSurveillance of communicable diseases is essential in all countries to prevent and control infections, to detect outbreaks and also to see the effects of interventions. The data should be reliable, and collection, analysis and feedback as well as the action based on this data should be fast. In this article, author discusses the limitations the Low Middle income Countries (LMICs) have in implementing disease surveillance and some suggestions for improvement.\n\nRecent Findings\nIntegrated Disease Surveillance and Response (IDSR) has been implemented successfully through most of the countries in Africa though they belong to low or LMIC. Major barriers for surveillance of Healthcare Associated Infections in LMICs are non-availability of adequate number of healthcare personnel such as infection control personnel as well as not having an integrated healthcare system with an effective data flow. For some infections, not having proper diagnostic facilities is a major obstacle. An important capacity limitation in clinical laboratories of LMICs is identification of antimicrobial resistant organisms as well as other pathogens to species level. This affects the surveillance of infections and antimicrobial resistance.\n\nSummary\nUse of modern technology, capacity building including the human resources as well as the laboratory capacity in healthcare setting, improving data communication methods, are the main recommendations made. Education and training of healthcare staff as well as educating the general public to change the attitudes of people is another aspect that we need to concentrate.","container-title":"Current Treatment Options in Infectious Diseases","DOI":"10.1007/s40506-020-00229-2","ISSN":"1523-3820","issue":"3","journalAbbreviation":"Curr Treat Options Infect Dis","note":"PMID: 32874140\nPMCID: PMC7453076","page":"191-201","source":"PubMed Central","title":"Challenges in Implementing Surveillance Tools of High-Income Countries (HICs) in Low Middle Income Countries (LMICs)","volume":"12","author":[{"family":"Jayatilleke","given":"Kushlani"}],"issued":{"date-parts":[["20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5FFDF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 pervasive adoption of mobile technology in Africa, South Asia, and certain regions of Latin America has facilitated the development of innovative health surveillance strategies, such as SMS reporting, mobile applications for data collection, and community-based platforms for disease monitoring. The unique opportunities that LRS possess to surpass traditional systems and develop more agile, digital-focused surveillance frameworks are demonstrated by these advancements, despite the fact that they confront significant infrastructural and financial challenges. However, in order to realize this potential, it is necessary to resolve persistent deficiencies in data quality, governance, and connectivity, while also ensuring that digital approaches are ethically sound, sustainable, and inclusiv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gURBSG9","properties":{"formattedCitation":"(5,6)","plainCitation":"(5,6)","noteIndex":0},"citationItems":[{"id":8526,"uris":["http://zotero.org/users/16652950/items/IVXJ9QD5"],"itemData":{"id":8526,"type":"article-journal","abstract":"Background\nMobile health (mHealth) technologies are increasingly used in contact tracing and case finding, enhancing and replacing traditional methods for managing infectious diseases such as Ebola, tuberculosis, COVID-19, and HIV. However, the variations in their development approaches, implementation scopes, and effectiveness introduce uncertainty regarding their potential to improve public health outcomes.\n\nObjective\nWe conducted this systematic review to explore how mHealth technologies are developed, implemented, and evaluated. We aimed to deepen our understanding of mHealth’s role in contact tracing, enhancing both the implementation and overall health outcomes.\n\nMethods\nWe searched and reviewed studies conducted in Africa focusing on tuberculosis, Ebola, HIV, and COVID-19 and published between 1990 and 2023 using the PubMed, Scopus, Web of Science, and Google Scholar databases. We followed the PRISMA (Preferred Reporting Items for Systematic Reviews and Meta-Analyses) guidelines to review, synthesize, and report the findings from articles that met our criteria.\n\nResults\nWe identified 11,943 articles, but only 19 (0.16%) met our criteria, revealing a large gap in technologies specifically aimed at case finding and contact tracing of infectious diseases. These technologies addressed a broad spectrum of diseases, with a predominant focus on Ebola and tuberculosis. The type of technologies used ranged from mobile data collection platforms and smartphone apps to advanced geographic information systems (GISs) and bidirectional communication systems. Technologies deployed in programmatic settings, often developed using design thinking frameworks, were backed by significant funding and often deployed at a large scale but frequently lacked rigorous evaluations. In contrast, technologies used in research settings, although providing more detailed evaluation of both technical performance and health outcomes, were constrained by scale and insufficient funding. These challenges not only prevented these technologies from being tested on a wider scale but also hindered their ability to provide actionable and generalizable insights that could inform public health policies effectively.\n\nConclusions\nOverall, this review underscored a need for organized development approaches and comprehensive evaluations. A significant gap exists between the expansive deployment of mHealth technologies in programmatic settings, which are typically well funded and rigorously developed, and the more robust evaluations necessary to ascertain their effectiveness. Future research should consider integrating the robust evaluations often found in research settings with the scale and developmental rigor of programmatic implementations. By embedding advanced research methodologies within programmatic frameworks at the design thinking stage, mHealth technologies can potentially become technically viable and effectively meet specific contact tracing health outcomes to inform policy effectively.","container-title":"JMIR mHealth and uHealth","DOI":"10.2196/53211","ISSN":"2291-5222","journalAbbreviation":"JMIR Mhealth Uhealth","note":"PMID: 39186366\nPMCID: PMC11384173","page":"e53211","source":"PubMed Central","title":"Using mHealth Technologies for Case Finding in Tuberculosis and Other Infectious Diseases in Africa: Systematic Review","title-short":"Using mHealth Technologies for Case Finding in Tuberculosis and Other Infectious Diseases in Africa","volume":"12","author":[{"family":"Mudzengi","given":"Don Lawrence"},{"family":"Chomutare","given":"Herbert"},{"family":"Nagudi","given":"Jeniffer"},{"family":"Ntshiqa","given":"Thobani"},{"family":"Davis","given":"J Lucian"},{"family":"Charalambous","given":"Salome"},{"family":"Velen","given":"Kavindhran"}],"issued":{"date-parts":[["2024",8,26]]}}},{"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89EE78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Purpose and Scope of the Narrative</w:t>
      </w:r>
    </w:p>
    <w:p w14:paraId="632567CE"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eview examines the increasing significance of digital epidemiology in resource-limited environments, with a particular emphasis on the interaction between technological advancements, public health infrastructure, and contextual variables. It consolidates emerging trends and applications, identifies critical impediments to effective implementation, and delineates strategic pathways for future advancement. The practical aspects, including infrastructure, personnel capacity, and sustainability, as well as the ethical considerations of data usage, privacy, and equity, are the primary focus. The objective of this project is to evaluate the potential and constraints of digital epidemiology in various contexts in order to enhance understanding of how digital technologies can enhance global disease surveillance and health security.</w:t>
      </w:r>
    </w:p>
    <w:p w14:paraId="2D0C3F66"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2. The Rise of Digital Epidemiology in Low-Resource Settings</w:t>
      </w:r>
    </w:p>
    <w:p w14:paraId="49E905AB"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Evolution and Global Momentum</w:t>
      </w:r>
    </w:p>
    <w:p w14:paraId="0B8B544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two decades, digital epidemiology has undergone a rapid transformation, transitioning from fundamental web-based disease surveillance systems to sophisticated, data-</w:t>
      </w:r>
      <w:r>
        <w:rPr>
          <w:rFonts w:ascii="Times New Roman" w:eastAsia="Times New Roman" w:hAnsi="Times New Roman" w:cs="Times New Roman"/>
          <w:sz w:val="24"/>
          <w:szCs w:val="24"/>
        </w:rPr>
        <w:lastRenderedPageBreak/>
        <w:t>driven platforms that integrate mobile technologies, artificial intelligence (AI), and big data analytics. HealthMap and Flu Near You were among the online surveillance initiatives that emerged during the initial phase of this transformation. These initiatives employed user-reported symptoms, search trends, and internet news to identify and depict emergent health threats in real time. The ability of publicly available digital information to enhance traditional monitoring techniques, particularly in the detection of outbreaks prior to the issuance of official health reports, was demonstrated by these technolog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0mcudfd","properties":{"formattedCitation":"(1,7)","plainCitation":"(1,7)","noteIndex":0},"citationItems":[{"id":8516,"uris":["http://zotero.org/users/16652950/items/MSA6S2HZ"],"itemData":{"id":8516,"type":"article-journal","abstract":"Digital epidemiology is the process of investigating the dynamics of disease-related patterns, both social and clinical, as well as the causes of these trends in epidemiology. Digital epidemiology, utilising big data from a variety of digital sources, has emerged as a viable method for early detection and monitoring of viral outbreaks. The present review gives an overview of digital epidemiology, emphasising its importance in the timely detection of infectious disease outbreaks. Researchers may discover and track outbreaks in real time using digital data sources such as search engine queries, social media trends, and digital health records. However, data quality, concerns about privacy, and data interoperability must be addressed to maximise the effectiveness of digital epidemiology. As the global landscape of infectious diseases evolves, integrating digital epidemiology becomes critical to improving pandemic preparedness and response efforts. Integrating digital epidemiology into routine monitoring systems has the potential to improve global health outcomes and save lives in the event of viral outbreaks.","container-title":"Infection Prevention in Practice","DOI":"10.1016/j.infpip.2024.100382","ISSN":"2590-0889","issue":"3","journalAbbreviation":"Infect Prev Pract","note":"PMID: 39091623\nPMCID: PMC11292357","page":"100382","source":"PubMed Central","title":"Digital epidemiology: harnessing big data for early detection and monitoring of viral outbreaks","title-short":"Digital epidemiology","volume":"6","author":[{"family":"Fallatah","given":"Deema Ibrahim"},{"family":"Adekola","given":"Hafeez Aderinsayo"}],"issued":{"date-parts":[["2024",6,29]]}}},{"id":8528,"uris":["http://zotero.org/users/16652950/items/HSXXSKGA"],"itemData":{"id":8528,"type":"article-journal","abstract":"Disease surveillance systems are a cornerstone of public health tracking and prevention. This review addresses the use, promise, perils, and ethics of social media and internet-based data collection for public health surveillance. Our review highlights untapped opportunities for integrating digital surveillance in public health, and current applications that could be improved through better integration, validation and clarity on rules surrounding ethical considerations. Promising developments include hybrid systems that couple traditional surveillance data with data from search queries, social media posts, and crowdsourcing. In the future, it will be important to identify opportunities for public and private partnerships, train public health experts in data science, reduce biases related to digital data (gathered from internet use, wearable devices, etc.), and address privacy. We are on the precipice of an unprecedented opportunity to track, predict, and prevent global disease burdens in the population using digital data.","container-title":"Annual review of public health","DOI":"10.1146/annurev-publhealth-040119-094402","ISSN":"0163-7525","journalAbbreviation":"Annu Rev Public Health","note":"PMID: 31905322\nPMCID: PMC7959655","page":"101-118","source":"PubMed Central","title":"Social media- and internet-based disease surveillance for public health","volume":"41","author":[{"family":"Aiello","given":"Allison E."},{"family":"Renson","given":"Audrey"},{"family":"Zivich","given":"Paul"}],"issued":{"date-parts":[["2020",4,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B2C010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 field of digital epidemiology has been significantly broadened by improvements in data storage, computational capacity, and mobile connectivity. Mobile phones, electronic health records, social media feeds, and geographic data are essential components for predicting outbreak trajectories and accurately modeling disease transmission dynamics. The analytical capabilities of these systems were significantly improved by the incorporation of AI and machine learning (ML), which enabled more precise pattern recognition and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lqLALoM","properties":{"formattedCitation":"(8,9)","plainCitation":"(8,9)","noteIndex":0},"citationItems":[{"id":8531,"uris":["http://zotero.org/users/16652950/items/FMXWFJ9B"],"itemData":{"id":8531,"type":"chapter","abstract":"Computational social science has had a profound impact on the study of health and disease, mainly by providing new data sources for all of the primary Ws—what, who, when, and where—in order to understand the final “why” of disease. Anonymized digital trace data bring a new level of detail to contact networks, search engine and social media logs allow for the now-casting of symptoms and behaviours, and media sharing informs the formation of attitudes pivotal in health decision-making. Advances in computational methods in network analysis, agent-based modelling, as well as natural language processing, data mining, and time series analysis allow both the extraction of fine-grained insights and the construction of abstractions over the new data sources. Meanwhile, numerous challenges around bias, privacy, and ethics are being negotiated between data providers, academia, the public, and policymakers in order to ensure the legitimacy of the resulting insights and their responsible incorporation into the public health decision-making. This chapter outlines the latest research on the application of computational social science to epidemiology and the data sources and computational methods involved and spotlights ongoing efforts to address the challenges in its integration into policymaking.","container-title":"Handbook of Computational Social Science for Policy","event-place":"Cham","ISBN":"978-3-031-16624-2","language":"en","note":"DOI: 10.1007/978-3-031-16624-2_15","page":"279-303","publisher":"Springer International Publishing","publisher-place":"Cham","source":"Springer Link","title":"Digital Epidemiology","URL":"https://doi.org/10.1007/978-3-031-16624-2_15","author":[{"family":"Mejova","given":"Yelena"}],"editor":[{"family":"Bertoni","given":"Eleonora"},{"family":"Fontana","given":"Matteo"},{"family":"Gabrielli","given":"Lorenzo"},{"family":"Signorelli","given":"Serena"},{"family":"Vespe","given":"Michele"}],"accessed":{"date-parts":[["2025",10,11]]},"issued":{"date-parts":[["2023"]]}}},{"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22F5076"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The widespread adoption of digital surveillance instruments was facilitated by global health emergencies, including the 2014–2016 Ebola outbreak in West Africa, the 2015–2016 Zika virus epidemic, and the COVID-19 pandemic. The inadequacies of traditional reporting systems—which are frequently resource-intensive, fragmented, and slow—were exposed by these disasters, which also emphasized the importance of digital approaches for delivering rapid situational awareness. Real-time dashboards, social media surveillance, and mobile data analytics were indispensable components of global response efforts during these outbreaks, underscoring the increasing importance and practicality of digital epidemiology in contemporary public health practi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PqlEkaZ","properties":{"formattedCitation":"(9,10)","plainCitation":"(9,10)","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id":8534,"uris":["http://zotero.org/users/16652950/items/MDRLKPBL"],"itemData":{"id":8534,"type":"article-journal","abstract":"Abstract\nnull\n\nObjective\nTo synthesise the role of digital technologies in epidemic control and prevention, focussing on Ebola and COVID-19.\n\nDesign\nA scoping review.\n\nData sources\nA systematic search was done on PubMed, HINARI, Web of Science, Google Scholar and a direct Google search until 10 September 2024.\n\nEligibility criteria\nWe included all qualitative and quantitative studies, conference papers or abstracts, anonymous reports, editorial reports and viewpoints published in English.\n\nData extraction and synthesis\nThe Preferred Reporting Items for Systematic Reviews and Meta-Analyses Extension for Scoping Reviews checklist was used to select the included study. Data analysis was performed using Gale’s framework thematic analysis method, resulting in the identification of key themes.\n\nResults\nA total of 64 articles that examined the role of digital technology in the Ebola and COVID-19 pandemics were included in the final review. Five main themes emerged: digital epidemiological surveillance (using data visualisation tools and online sources for early disease detection), rapid case identification, community transmission prevention (via digital contact tracing and assessing interventions with mobility data), public education messages and clinical care. The identified barriers encompassed legal, ethical and privacy concerns, as well as organisational and workforce challenges.\n\nConclusion\nDigital technologies have proven good for disease prevention and control during pandemics. While the adoption of these technologies has lagged in public health compared with other sectors, tools such as artificial intelligence, telehealth, wearable devices and data analytics offer significant potential to enhance epidemic responses. However, barriers to widespread implementation remain, and investments in digital infrastructure, training and strong data protection are needed to build trust among users. Future efforts should focus on integrating digital solutions into health systems, ensuring equitable access and addressing ethical concerns. As public health increasingly embraces digital innovations, collaboration among stakeholders will be crucial for effective pandemic preparedness and management.","container-title":"BMJ Open","DOI":"10.1136/bmjopen-2024-095007","ISSN":"2044-6055","issue":"1","journalAbbreviation":"BMJ Open","note":"PMID: 39855660\nPMCID: PMC11759881","page":"e095007","source":"PubMed Central","title":"Role of digital technology in epidemic control: a scoping review on COVID-19 and Ebola","title-short":"Role of digital technology in epidemic control","volume":"15","author":[{"family":"Abebe","given":"Gossa Fetene"},{"family":"Alie","given":"Melsew Setegn"},{"family":"Yosef","given":"Tewodros"},{"family":"Asmelash","given":"Daniel"},{"family":"Dessalegn","given":"Dorka"},{"family":"Adugna","given":"Amanuel"},{"family":"Girma","given":"Desalegn"}],"issued":{"date-parts":[["2025",1,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2EBB9F"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Adoption in Low-Resource Settings</w:t>
      </w:r>
    </w:p>
    <w:p w14:paraId="37E0AD2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is a unique and flexible way to improve surveillance in low-resource settings (LRS). Mobile phones are widely available, even in remote areas, enabling affordable and scalable health monitoring solutions. SMS-based reporting, smartphone surveys, and social media analytics are used to collect and evaluate illness data in real time, improving speed and reac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8KafWbn","properties":{"formattedCitation":"(6)","plainCitation":"(6)","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5FD50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Digital epidemiology in low-resource settings emphasizes community-driven data gathering and participatory surveillance. Data reporting by health workers, volunteers, and local residents fosters ownership, confidence, and quick information interchange between communities and public health authorities. In Uganda, </w:t>
      </w:r>
      <w:proofErr w:type="spellStart"/>
      <w:r>
        <w:rPr>
          <w:rFonts w:ascii="Times New Roman" w:eastAsia="Times New Roman" w:hAnsi="Times New Roman" w:cs="Times New Roman"/>
          <w:sz w:val="24"/>
          <w:szCs w:val="24"/>
        </w:rPr>
        <w:t>mTrac</w:t>
      </w:r>
      <w:proofErr w:type="spellEnd"/>
      <w:r>
        <w:rPr>
          <w:rFonts w:ascii="Times New Roman" w:eastAsia="Times New Roman" w:hAnsi="Times New Roman" w:cs="Times New Roman"/>
          <w:sz w:val="24"/>
          <w:szCs w:val="24"/>
        </w:rPr>
        <w:t xml:space="preserve"> uses SMS-based reporting to collect disease outbreak and drug inventory data from frontline health workers, boosting national surveillance efficiency and precision. DHIS2 (District Health Information Software 2), an open-source platform used in over 70 African and Asian nations, allows health institutions to report and analyze health data on mobile devices for real-time district and national decision-making. Tanzania's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system uses community-based reporting and mobile and online apps to detect zoonotic and infectious diseases ear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0D06f6V","properties":{"formattedCitation":"(11)","plainCitation":"(11)","noteIndex":0},"citationItems":[{"id":8537,"uris":["http://zotero.org/users/16652950/items/GQWJRUP3"],"itemData":{"id":8537,"type":"article-journal","abstract":"Background\nCommunity-based participatory research coproduces knowledge by emphasizing bidirectional exchanges between participants, communities, and researchers.\n\nPurpose, Research Design, and Study Sample\nWe highlight three studies in historically marginalized communities on separate continents (Richmond, CA, USA; Rio de Janeiro, Brazil; Marseille industrial zone, France) to exemplify how community-based participatory research improves research, offers tangible community benefits, and values residents more than traditional research methods.\n\nData Analysis\nWe provide insights into the process of conducting meaningful community-based participatory epidemiologic research.\n\nResults\nIn each of these communities, community-based participatory research led to high-quality research that helped inform context-appropriate policies and programs to improve health and advance health equity in these communities.\n\nConclusions\nWe recommend that researchers consistently engage with community members during all phases of research so that they can engage more participants, more deeply in the research process, build local capacity, improve data collection and data quality, as well as increase our understanding of research findings to inform future applied research and practice.","container-title":"Community Health Equity Research &amp; Policy","DOI":"10.1177/2752535X241262857","ISSN":"2752-535X","issue":"4","journalAbbreviation":"Community Health Equity Res Policy","note":"PMID: 38885632\nPMCID: PMC12059236","page":"385-393","source":"PubMed Central","title":"Community-Based Participatory Research for Epidemiology, Health Equity, and Community Goals: Insights From Brazil, France, and USA","title-short":"Community-Based Participatory Research for Epidemiology, Health Equity, and Community Goals","volume":"45","author":[{"family":"Cohen","given":"Alison K."},{"family":"Snyder","given":"Robert E."}],"issued":{"date-parts":[["2025",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47C9DA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These examples show how LRS digital epidemiology often combines technology and community interaction. LRS have created adaptive, contextually relevant, and resource-conscious models </w:t>
      </w:r>
      <w:r>
        <w:rPr>
          <w:rFonts w:ascii="Times New Roman" w:eastAsia="Times New Roman" w:hAnsi="Times New Roman" w:cs="Times New Roman"/>
          <w:sz w:val="24"/>
          <w:szCs w:val="24"/>
        </w:rPr>
        <w:lastRenderedPageBreak/>
        <w:t>that provide global public health insights instead of duplicating expensive systems from wealthy nations.</w:t>
      </w:r>
    </w:p>
    <w:p w14:paraId="0BB7D76C"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Key Trends</w:t>
      </w:r>
    </w:p>
    <w:p w14:paraId="26D00AF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umerous significant factors are influencing the future direction of digital epidemiology in resource-limited environments. There is an increasing integration of real-time data sources, such as health records, environmental monitoring systems, and mobility data, to establish complete, interoperable surveillance networks. The utilization of AI and machine learning is becoming more significant, with predictive algorithms employed to anticipate disease dissemination, pinpoint danger areas, and enhance response tactics. Third, intersectoral collaboration among public health authorities, technological firms, and academic institutions is increasing. These collaborations are fostering innovation in data analytics, visualization tools, and open-source platforms designed for resource-constrained setting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uxMGvEI","properties":{"formattedCitation":"(12)","plainCitation":"(12)","noteIndex":0},"citationItems":[{"id":8540,"uris":["http://zotero.org/users/16652950/items/6ASETSXU"],"itemData":{"id":8540,"type":"article-journal","abstract":"With the rapid development of digital transformation driven by big data and artificial intelligence in China, the field of public health is undergoing profound transformations. This study introduces technological innovation as a mediating variable into an analytical framework to systematically explore the impact of digital transformation on public health and the underlying mechanism.","container-title":"BMC Public Health","DOI":"10.1186/s12889-025-23670-8","ISSN":"1471-2458","issue":"1","journalAbbreviation":"BMC Public Health","page":"2485","source":"BioMed Central","title":"Impact of regional digital transformation on public health: an empirical analysis based on 31 provinces in China","title-short":"Impact of regional digital transformation on public health","volume":"25","author":[{"family":"Xu","given":"Xingjuan"},{"family":"Zhang","given":"Yuanyuan"},{"family":"Wang","given":"Yadong"},{"family":"Zhao","given":"Chenjian"},{"family":"Zhang","given":"Yuhang"},{"family":"Xie","given":"Xuefeng"}],"issued":{"date-parts":[["2025",7,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641C9E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se changes collectively indicate a paradigm shift towards more dynamic, data-driven, and inclusive methods of epidemiological surveillance. As digital technologies improve and become increasingly accessible, low-resource environments are ideally poised to leverage their revolutionary potential, contingent upon concurrent investments in infrastructure, human capacity, and govern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5EHBcmf","properties":{"formattedCitation":"(1)","plainCitation":"(1)","noteIndex":0},"citationItems":[{"id":8516,"uris":["http://zotero.org/users/16652950/items/MSA6S2HZ"],"itemData":{"id":8516,"type":"article-journal","abstract":"Digital epidemiology is the process of investigating the dynamics of disease-related patterns, both social and clinical, as well as the causes of these trends in epidemiology. Digital epidemiology, utilising big data from a variety of digital sources, has emerged as a viable method for early detection and monitoring of viral outbreaks. The present review gives an overview of digital epidemiology, emphasising its importance in the timely detection of infectious disease outbreaks. Researchers may discover and track outbreaks in real time using digital data sources such as search engine queries, social media trends, and digital health records. However, data quality, concerns about privacy, and data interoperability must be addressed to maximise the effectiveness of digital epidemiology. As the global landscape of infectious diseases evolves, integrating digital epidemiology becomes critical to improving pandemic preparedness and response efforts. Integrating digital epidemiology into routine monitoring systems has the potential to improve global health outcomes and save lives in the event of viral outbreaks.","container-title":"Infection Prevention in Practice","DOI":"10.1016/j.infpip.2024.100382","ISSN":"2590-0889","issue":"3","journalAbbreviation":"Infect Prev Pract","note":"PMID: 39091623\nPMCID: PMC11292357","page":"100382","source":"PubMed Central","title":"Digital epidemiology: harnessing big data for early detection and monitoring of viral outbreaks","title-short":"Digital epidemiology","volume":"6","author":[{"family":"Fallatah","given":"Deema Ibrahim"},{"family":"Adekola","given":"Hafeez Aderinsayo"}],"issued":{"date-parts":[["2024",6,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gure 1 illustrates the structure and relationships of data sources, processes, and contextual elements in digital epidemiology within low-resource settings.</w:t>
      </w:r>
    </w:p>
    <w:p w14:paraId="74EB556B" w14:textId="77777777" w:rsidR="000F4D7F" w:rsidRDefault="00355AB7">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F54C98D" wp14:editId="32C50F20">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338D40C" w14:textId="77777777" w:rsidR="000F4D7F" w:rsidRDefault="00355AB7">
      <w:pPr>
        <w:pStyle w:val="NormalWeb"/>
      </w:pPr>
      <w:r>
        <w:rPr>
          <w:rStyle w:val="Strong"/>
        </w:rPr>
        <w:t>Figure 1. Conceptual Framework of Digital Epidemiology in Low-Resource Settings</w:t>
      </w:r>
    </w:p>
    <w:p w14:paraId="362B92AC"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conceptual framework shows low-resource digital epidemiology system components and flow. Open-source platforms like DHIS2 and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collect, transmit, and integrate data from mobile devices, community-generated data, and environmental data. AI/ML analytics turn these data into useful insights for outbreak alerts, decision-making, and community input. Contextual factors like infrastructure, human capability, governance, ethics, and sustainability affect the framework's effectiveness and resilience.</w:t>
      </w:r>
    </w:p>
    <w:p w14:paraId="40A6A0CF" w14:textId="77777777" w:rsidR="000F4D7F" w:rsidRDefault="000F4D7F">
      <w:pPr>
        <w:spacing w:before="100" w:beforeAutospacing="1" w:after="100" w:afterAutospacing="1" w:line="240" w:lineRule="auto"/>
        <w:rPr>
          <w:rFonts w:ascii="Times New Roman" w:eastAsia="Times New Roman" w:hAnsi="Times New Roman" w:cs="Times New Roman"/>
          <w:sz w:val="24"/>
          <w:szCs w:val="24"/>
        </w:rPr>
      </w:pPr>
    </w:p>
    <w:p w14:paraId="53740B40" w14:textId="77777777" w:rsidR="000F4D7F" w:rsidRDefault="000F4D7F">
      <w:pPr>
        <w:spacing w:before="100" w:beforeAutospacing="1" w:after="100" w:afterAutospacing="1" w:line="240" w:lineRule="auto"/>
        <w:outlineLvl w:val="1"/>
        <w:rPr>
          <w:rFonts w:ascii="Times New Roman" w:eastAsia="Times New Roman" w:hAnsi="Times New Roman" w:cs="Times New Roman"/>
          <w:b/>
          <w:bCs/>
          <w:sz w:val="36"/>
          <w:szCs w:val="36"/>
        </w:rPr>
      </w:pPr>
    </w:p>
    <w:p w14:paraId="25E07F3A"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3. Challenges and Limitations</w:t>
      </w:r>
    </w:p>
    <w:p w14:paraId="307D99E8"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has the potential to enhance disease surveillance and response in resource-limited environments; yet, various interrelated obstacles impede its implementation. The restrictions of infrastructure, human capacity, data quality, governance, and sustainability hinder the integration of digital technology into vulnerable health systems. Developing contextually relevant and durable solutions necessitates comprehending these obstacles.</w:t>
      </w:r>
    </w:p>
    <w:p w14:paraId="5D8617D8"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1. Technological and Infrastructure Constraints</w:t>
      </w:r>
    </w:p>
    <w:p w14:paraId="7C4DAD0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resource countries lack basic technology infrastructure for digital epidemiology. Many low- and middle-income countries lack reliable internet and electricity, especially in rural or remote locations where disease surveillance is crucial. Power interruptions, poor network coverage, and excessive data prices hinder digital platforms and real-time repor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Mh5oTx","properties":{"formattedCitation":"(13)","plainCitation":"(13)","noteIndex":0},"citationItems":[{"id":8543,"uris":["http://zotero.org/users/16652950/items/L7BDSFTX"],"itemData":{"id":8543,"type":"article-journal","abstract":"The rising incidence of noncommunicable diseases, combined with the costs of mitigating climate change, sovereign debt and regional conflicts, is undermining global health security and threatening progress towards achieving the sustainable development goals of the United Nations. The negative impact of these polycrises is disproportionately borne by low- and middle-income countries, which have the highest disease burden and lowest health-care spending. Health digitalization is emerging as a promising countermeasure, accelerated by artificial intelligence (AI) software and quantum computing hardware. We provide a multisector critical analysis of the three key enablers – governance, infrastructure and security – of the responsible AI-enabled digitalization for safe, affordable, equitable and sustainable health-care systems in low- and middle-income countries. We consider leading use cases in public–private partnerships, democratized sovereign AI and embedded human security. Our analysis proposes that these use cases demonstrate how digital AI-accelerated global health may be advanced as human-centred managed strategic competition. We conducted our analysis through an inclusive range of theoretical perspectives and practical experience spanning academia, industry and practice across the world. We provide recommendations for the responsible management of the key enablers to accelerate global health for all. We anticipate that this paper will be useful for public health decision-makers, both in low- and middle-income countries leading local health digitalization, and in high-income countries supporting this transaction through their technologies, funding and knowledge exchange.","container-title":"Bulletin of the World Health Organization","DOI":"10.2471/BLT.24.291643","ISSN":"0042-9686","issue":"2","journalAbbreviation":"Bull World Health Organ","note":"PMID: 39882493\nPMCID: PMC11774219","page":"148-154","source":"PubMed Central","title":"Digitalization of health care in low- and middle-income countries","volume":"103","author":[{"family":"Monlezun","given":"Dominique J"},{"family":"Omutoko","given":"Lillian"},{"family":"Oduor","given":"Patience"},{"family":"Kokonya","given":"Donald"},{"family":"Rayel","given":"John"},{"family":"Sotomayor","given":"Claudia"},{"family":"Girault","given":"Maria Ines"},{"family":"Ríos Uriarte","given":"María Elizabeth De","non-dropping-particle":"los"},{"family":"Sinyavskiy","given":"Oleg"},{"family":"Aksamit","given":"Timothy"},{"family":"Dugani","given":"Sagar B"},{"family":"Garcia","given":"Alberto"},{"family":"Gallagher","given":"Colleen"}],"issued":{"date-parts":[["2025",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AF30303"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ck of secure data storage and cloud computing makes digital systems scale poorly. Data loss or aggregation delays might occur when health institutions lack local servers or bandwidth for cloud-based applications. Infrastructure difficulties reduce digital surveillance efficiency, user confidence, and system sustainability. Without considerable digital infrastructure investment, digital epidemiology's benefits would be unevenly distributed, worsening the global health information gap</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vCGL7kE","properties":{"formattedCitation":"(14)","plainCitation":"(14)","noteIndex":0},"citationItems":[{"id":8546,"uris":["http://zotero.org/users/16652950/items/XAIAQRZU"],"itemData":{"id":8546,"type":"article-journal","abstract":"Neglected tropical diseases (NTDs) represent a group of chronic and debilitating infections that affect more than one billion people, predominantly in low-income communities with limited health infrastructure. This paper analyzes the factors that perpetuate the burden of NTDs, highlighting how poor health infrastructure, unfavorable socioeconomic conditions and lack of therapeutic resources exacerbate their impact. The effectiveness of current interventions, such as mass drug administration (MDA) programs and improved sanitation, in reducing disease prevalence is examined. In addition, the role of climate change, which alters transmission dynamics and expands affected territories, is discussed as an emerging challenge. The analysis suggests that integrated, multisectoral approaches, including health education and infrastructure interventions, are essential to breaking the cycle of poverty and disease. Although international programs have marked significant progress, achieving elimination targets by 2030 requires sustained commitment, innovation, and increased research capacity in endemic countries.","container-title":"Viruses","DOI":"10.3390/v17010029","ISSN":"1999-4915","issue":"1","language":"en","license":"http://creativecommons.org/licenses/by/3.0/","note":"publisher: Multidisciplinary Digital Publishing Institute","page":"29","source":"www.mdpi.com","title":"Assessing the Burden of Neglected Tropical Diseases in Low-Income Communities: Challenges and Solutions","title-short":"Assessing the Burden of Neglected Tropical Diseases in Low-Income Communities","volume":"17","author":[{"family":"Branda","given":"Francesco"},{"family":"Ali","given":"Abdisalam Yusuf"},{"family":"Ceccarelli","given":"Giancarlo"},{"family":"Albanese","given":"Mattia"},{"family":"Binetti","given":"Erica"},{"family":"Giovanetti","given":"Marta"},{"family":"Ciccozzi","given":"Massimo"},{"family":"Scarpa","given":"Fabio"}],"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7C7697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2. Data Quality and Representativeness</w:t>
      </w:r>
    </w:p>
    <w:p w14:paraId="6826298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major issue is digital data dependability and representativeness. Many digital epidemiology projects use user-generated or mobile data that favors urban, literate, smartphone-owning individuals. This bias can underrepresent rural and vulnerable groups, resulting in erroneous disease maps and epidemic detection blind spo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eDqs4Rd","properties":{"formattedCitation":"(15)","plainCitation":"(15)","noteIndex":0},"citationItems":[{"id":8548,"uris":["http://zotero.org/users/16652950/items/GJ78IH9V"],"itemData":{"id":8548,"type":"article-journal","abstract":"Human movement and population connectivity inform infectious disease management. Remote data, particularly mobile phone usage data, are frequently used to track mobility in outbreak response efforts without measuring representation in target populations. Using a detailed interview instrument, we measure population representation in phone ownership, mobility, and access to healthcare in a highly mobile population with low access to health care in Namibia, a middle-income country. We find that 1) phone ownership is both low and biased by gender, 2) phone ownership is correlated with differences in mobility and access to healthcare, and 3) reception is spatially unequal and scarce in non-urban areas. We demonstrate that mobile phone data do not represent the populations and locations that most need public health improvements. Finally, we show that relying on these data to inform public health decisions can be harmful with the potential to magnify health inequities rather than reducing them. To reduce health inequities, it is critical to integrate multiple data streams with measured, non-overlapping biases to ensure data representativeness for vulnerable populations., Mobile phone data are increasingly used to inform public health efforts in both high and low-income settings due to convenience and growing phone penetration. However, digital inequities are ubiquitous and more pronounced in areas where mobile phone ownership is low or heterogeneous. The biases introduced by using mobile phone data to represent populations and their health care needs are rarely measured but have the potential to be detrimental to the most vulnerable segments of populations. We conducted detailed interviews measuring mobile phone ownership, mobility, and access to healthcare in mobile and remote populations in Namibia. We found that mobile phone owners represent a small proportion of the population that is highly mobile and has better access to healthcare. This is likely not unique. Due to the nature of their collection, mobile phone data often underrepresent vulnerable populations. This study demonstrates that uncritically using mobile phone data to inform public health decisions can perpetuate health inequities.","container-title":"PLOS Digital Health","DOI":"10.1371/journal.pdig.0000270","ISSN":"2767-3170","issue":"7","journalAbbreviation":"PLOS Digit Health","note":"PMID: 37410708\nPMCID: PMC10325035","page":"e0000270","source":"PubMed Central","title":"Disparities in mobile phone ownership reflect inequities in access to healthcare","volume":"2","author":[{"family":"Blake","given":"Alexandre"},{"family":"Hazel","given":"Ashley"},{"family":"Jakurama","given":"John"},{"family":"Matundu","given":"Justy"},{"family":"Bharti","given":"Nita"}],"issued":{"date-parts":[["2023",7,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B1554A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Additionally, incomplete and inconsistent reporting persists. Health workers may not have time or incentive to submit timely data, and network challenges can cause transmission errors or data gaps. When numerous digital instruments work independently, fragmentation and duplication lower data quality. Without common reporting standards, platform interoperability is limited, limiting digital data incorporation into government surveillance syst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8Jc7rnp","properties":{"formattedCitation":"(16)","plainCitation":"(16)","noteIndex":0},"citationItems":[{"id":8551,"uris":["http://zotero.org/users/16652950/items/KRZR9UYJ"],"itemData":{"id":8551,"type":"article-journal","abstract":"Introduction\nDigital health has revolutionized the landscape of healthcare through personalized care, moving away from the traditional approach of treating symptoms and conditions. Digital devices provide diagnostic accuracy and treatment effectiveness while equipping patients with control over their health and well-being. Although the growth of technology provides unprecedented opportunities, there are also certain issues arising from the use of such technology. This scoping review aimed to explore perceived gaps and challenges in the use of digital technology by patients and meta-synthesize them. Identifying such gaps and challenges will encourage new insights and understanding, leading to evidence-informed policies and practices.\n\nMethods\nThree electronic databases were searched (Cinahl EBSCO, Pubmed, and Web of Science) for papers published in English between January 2010 and December 2023. A narrative meta-synthesis was performed. The review followed the Preferred Reporting Items for Systematic Reviews and Meta-Analysis (PRISMA) 2009 checklist.\n\nResults\nA total of 345 papers were retrieved and screened, with a noticeable increase in publication numbers after 2015. After the final selection, a total of 28 papers were included in the final meta-synthesis; these were published between 2015 and 2023. A total of 99 individual reports were included in the synthesis of these papers, comprising 25 identified gaps and 74 challenges.\n\nDiscussion\nOur meta-synthesis revealed several gaps and challenges related to patients' use of digital technology in health, including generational differences in digital propensity and deficiencies in the work process. In terms of ethics, the lack of trust in technology and data ownership was highlighted, with the meta-synthesis identifying issues in the realm of disruption of human rights. We, therefore, propose building a model for ethically aligned technology development and acceptance that considers human rights a crucial parameter in the digital healthcare ecosystem.","container-title":"Frontiers in Digital Health","DOI":"10.3389/fdgth.2025.1474956","ISSN":"2673-253X","journalAbbreviation":"Front Digit Health","note":"PMID: 40212901\nPMCID: PMC11983460","page":"1474956","source":"PubMed Central","title":"The gaps and challenges in digital health technology use as perceived by patients: a scoping review and narrative meta-synthesis","title-short":"The gaps and challenges in digital health technology use as perceived by patients","volume":"7","author":[{"family":"Livieri","given":"Georgia"},{"family":"Mangina","given":"Eleni"},{"family":"Protopapadakis","given":"Evangelos D."},{"family":"Panayiotou","given":"Andrie G."}],"issu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C5D4E41"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lastRenderedPageBreak/>
        <w:t>3.3. Human Resource and Capacity Gaps</w:t>
      </w:r>
    </w:p>
    <w:p w14:paraId="428FE74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sses of data gathering, analysis, and interpretation in digital epidemiology necessitate advanced technology and skilled personnel. In several low-resource regions, there is a scarcity of epidemiologists, data scientists, and IT specialists capable of managing contemporary digital systems. Despite the availability of digital tools, frontline health workers typically receive insufficient training, leading to inadequate data entry and suboptimal system utiliz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GuEhbBO","properties":{"formattedCitation":"(16)","plainCitation":"(16)","noteIndex":0},"citationItems":[{"id":8551,"uris":["http://zotero.org/users/16652950/items/KRZR9UYJ"],"itemData":{"id":8551,"type":"article-journal","abstract":"Introduction\nDigital health has revolutionized the landscape of healthcare through personalized care, moving away from the traditional approach of treating symptoms and conditions. Digital devices provide diagnostic accuracy and treatment effectiveness while equipping patients with control over their health and well-being. Although the growth of technology provides unprecedented opportunities, there are also certain issues arising from the use of such technology. This scoping review aimed to explore perceived gaps and challenges in the use of digital technology by patients and meta-synthesize them. Identifying such gaps and challenges will encourage new insights and understanding, leading to evidence-informed policies and practices.\n\nMethods\nThree electronic databases were searched (Cinahl EBSCO, Pubmed, and Web of Science) for papers published in English between January 2010 and December 2023. A narrative meta-synthesis was performed. The review followed the Preferred Reporting Items for Systematic Reviews and Meta-Analysis (PRISMA) 2009 checklist.\n\nResults\nA total of 345 papers were retrieved and screened, with a noticeable increase in publication numbers after 2015. After the final selection, a total of 28 papers were included in the final meta-synthesis; these were published between 2015 and 2023. A total of 99 individual reports were included in the synthesis of these papers, comprising 25 identified gaps and 74 challenges.\n\nDiscussion\nOur meta-synthesis revealed several gaps and challenges related to patients' use of digital technology in health, including generational differences in digital propensity and deficiencies in the work process. In terms of ethics, the lack of trust in technology and data ownership was highlighted, with the meta-synthesis identifying issues in the realm of disruption of human rights. We, therefore, propose building a model for ethically aligned technology development and acceptance that considers human rights a crucial parameter in the digital healthcare ecosystem.","container-title":"Frontiers in Digital Health","DOI":"10.3389/fdgth.2025.1474956","ISSN":"2673-253X","journalAbbreviation":"Front Digit Health","note":"PMID: 40212901\nPMCID: PMC11983460","page":"1474956","source":"PubMed Central","title":"The gaps and challenges in digital health technology use as perceived by patients: a scoping review and narrative meta-synthesis","title-short":"The gaps and challenges in digital health technology use as perceived by patients","volume":"7","author":[{"family":"Livieri","given":"Georgia"},{"family":"Mangina","given":"Eleni"},{"family":"Protopapadakis","given":"Evangelos D."},{"family":"Panayiotou","given":"Andrie G."}],"issu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5A9976B"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The healthcare personnel frequently </w:t>
      </w:r>
      <w:proofErr w:type="gramStart"/>
      <w:r>
        <w:rPr>
          <w:rFonts w:ascii="Times New Roman" w:eastAsia="Times New Roman" w:hAnsi="Times New Roman" w:cs="Times New Roman"/>
          <w:sz w:val="24"/>
          <w:szCs w:val="24"/>
        </w:rPr>
        <w:t>faces</w:t>
      </w:r>
      <w:proofErr w:type="gramEnd"/>
      <w:r>
        <w:rPr>
          <w:rFonts w:ascii="Times New Roman" w:eastAsia="Times New Roman" w:hAnsi="Times New Roman" w:cs="Times New Roman"/>
          <w:sz w:val="24"/>
          <w:szCs w:val="24"/>
        </w:rPr>
        <w:t xml:space="preserve"> excessive clinical and administrative responsibilities, resulting in insufficient time for digital reporting systems. The workforce deficit results in system strain, data inaccuracies, and erratic reporting. These capacity problems necessitate ongoing investment in digital literacy, professional development, and interdisciplinary teams that integrate public health and information technolog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Dv8OAXN","properties":{"formattedCitation":"(17)","plainCitation":"(17)","noteIndex":0},"citationItems":[{"id":8554,"uris":["http://zotero.org/users/16652950/items/KVLUH2X5"],"itemData":{"id":8554,"type":"article-journal","abstract":"Background\nIn Ethiopia and other developing countries, electronic medical record systems and other health information technology are being introduced. However, a small proportion of low-income countries have successfully implemented national health information systems. One cause for this can be the lack of digital literacy among medical practitioners. As a result, this study aimed to assess health professionals’ digital literacy level and associated factors in Northwest Ethiopia.\n\nMethod\nA quantitative cross-sectional study was employed among 423 health professionals working in a teaching and referral hospital in Northwest Ethiopia. We modified and applied the European commission’s framework for digital competency to assess the level of digital literacy among health professionals. We used stratified random sampling with proportional allocation to the size of the departments in the hospital to select study participants. Data were collected using a semi-structured, self-administered, and pretested questionnaire. Descriptive and binary logistic regression analysis techniques were used to describe respondents’ digital literacy level and identify its associated factor, respectively. The odds ratio with 95% CI and value of p were used to assess the strength of the association and statistical significance, respectively.\n\nResults\nOut of 411 participants, 51.8% (95% CI, 46.9–56.6%) of health professionals had adequate digital literacy. Holding a master’s degree (Adjusted OR = 2.13, 95% CI: 1.18–3.85), access to digital technology (AOR = 1.89, 95% CI: 1.12–3.17), having training in digital technology (AOR = 1.65, 95% CI: 1.05–2.59), and having a positive attitude towards digital health technology (AOR = 1.64, 95% CI: 1.02–2.68) were found to be significant factors associated with health professionals digital literacy level of health professionals.\n\nConclusion\nLow level of digital literacy among health professionals was observed, with nearly half (48.2%) of them having poor digital literacy levels. Access to digital technology, training on digital technology, and attitude toward digital health technology were significant factors associated with digital literacy. It is suggested to increase computer accessibility, provide a training program on digital health technology, and promote a positive attitude toward this technology to improve the deployment of health information systems.","container-title":"Frontiers in Public Health","DOI":"10.3389/fpubh.2023.1130894","ISSN":"2296-2565","journalAbbreviation":"Front Public Health","note":"PMID: 37113180\nPMCID: PMC10126829","page":"1130894","source":"PubMed Central","title":"Digital literacy level and associated factors among health professionals in a referral and teaching hospital: An implication for future digital health systems implementation","title-short":"Digital literacy level and associated factors among health professionals in a referral and teaching hospital","volume":"11","author":[{"family":"Tegegne","given":"Masresha Derese"},{"family":"Tilahun","given":"Binyam"},{"family":"Mamuye","given":"Adane"},{"family":"Kerie","given":"Hailemariam"},{"family":"Nurhussien","given":"Fedlu"},{"family":"Zemen","given":"Endalkachew"},{"family":"Mebratu","given":"Aragaw"},{"family":"Sisay","given":"Girma"},{"family":"Getachew","given":"Redet"},{"family":"Gebeyehu","given":"Henok"},{"family":"Seyoum","given":"Abiy"},{"family":"Tesfaye","given":"Selamsew"},{"family":"Yilma","given":"Tesfahun Melese"}],"issued":{"date-parts":[["2023",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22B5EA"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4. Ethical, Legal, and Governance Concerns</w:t>
      </w:r>
    </w:p>
    <w:p w14:paraId="2CA9CE3E"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faces complex ethical and governance issues. Many low-resource countries lack data protection frameworks to oversee health data collection, storage, and usage. This legal gap creates concerns about privacy, authorization, and surveillance data, especially when personal identifiers or geolocation data are includ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boo1unb","properties":{"formattedCitation":"(18)","plainCitation":"(18)","noteIndex":0},"citationItems":[{"id":8560,"uris":["http://zotero.org/users/16652950/items/64VR8JWD"],"itemData":{"id":85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0959DA4C"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thout strict supervision, digital surveillance can be used for political oversight or marginalized group persecution. Communities may worry about data exploitation when using digital networks. Digital epidemiology must incorporate informed consent, community engagement, and cultural sensitivity. Transparent governance and data-sharing are needed to maintain public trust and ethical innov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GJJ3RS","properties":{"formattedCitation":"(19)","plainCitation":"(19)","noteIndex":0},"citationItems":[{"id":7399,"uris":["http://zotero.org/users/16652950/items/M6NWYGS7"],"itemData":{"id":7399,"type":"article-journal","abstract":"PurposeThis study explores global frameworks for healthcare data privacy, focusing on the General Data Protection Regulation (GDPR), the California Consumer Privacy Act (CCPA), and the Protection of Personal Information Act (POPIA). It examines the challenges of regional regulatory disparities, systemic vulnerabilities identified through major health data breach case studies, and the potential of advanced technologies to enhance privacy protections.MethodsA qualitative research approach was adopted, incorporating corpus construction and comparative analysis of legal and technical frameworks. The study also utilized case studies of significant health data breaches to identify vulnerabilities and evaluate the role of emerging technologies, such as artificial intelligence (AI) and machine learning (ML), in mitigating risks and enhancing regulatory compliance.ResultsFindings indicate that GDPR, CCPA, and POPIA set high standards for data protection but reveal significant variability in enforcement and technological adoption across regions. Challenges include inconsistent definitions of sensitive data, semantic discrepancies, a lack of standardized protocols, and limited information technology infrastructure in certain jurisdictions. Advanced technologies like AI and ML promise to address these gaps by improving data harmonization and security.ConclusionsAddressing healthcare data privacy challenges requires harmonized global regulations, advanced technological tools, and international collaboration. Strengthening frameworks, enhancing information technology infrastructure, and employing semantic models and ontologies are essential for protecting sensitive data, ensuring compliance, and fostering public trust in digital healthcare systems.","container-title":"DIGITAL HEALTH","DOI":"10.1177/20552076251343959","ISSN":"2055-2076","language":"EN","note":"publisher: SAGE Publications Ltd","page":"20552076251343959","source":"SAGE Journals","title":"Data privacy in healthcare: Global challenges and solutions","title-short":"Data privacy in healthcare","volume":"11","author":[{"family":"Conduah","given":"Andrew Kweku"},{"family":"Ofoe","given":"Sebastian"},{"family":"Siaw-Marfo","given":"Dorothy"}],"issued":{"date-parts":[["2025",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184ACF"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5. Sustainability and Financing</w:t>
      </w:r>
    </w:p>
    <w:p w14:paraId="59FABFB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ital epidemiology projects in low-resource countries start with donor-funded pilot programs that lack financial or institutional viability. These systems often lose operational support when external sponsorship ends, resulting in data discontinuity and abandonment. Short-term experiments weaken national monitoring systems and stakeholder confidence. </w:t>
      </w:r>
      <w:r>
        <w:rPr>
          <w:rFonts w:ascii="Times New Roman" w:eastAsia="Times New Roman" w:hAnsi="Times New Roman" w:cs="Times New Roman"/>
          <w:sz w:val="24"/>
          <w:szCs w:val="24"/>
        </w:rPr>
        <w:br/>
        <w:t>Domestic investment and institutional integration must replace grants for sustainable execution. To include digital epidemiology in national health information initiatives, governments must fund upkeep and work with local institutions and technology companies. By encouraging local ownership and matching digital tools with national goals, countries can use digital epidemiology to fight epidemics and strengthen health syst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pPqrXKu","properties":{"formattedCitation":"(20)","plainCitation":"(20)","noteIndex":0},"citationItems":[{"id":8564,"uris":["http://zotero.org/users/16652950/items/6EZFKZXH"],"itemData":{"id":8564,"type":"article-journal","abstract":"As countries graduate from low-income to middle-income status, many face losses in development assistance for health and must ‘transition’ to greater domestic funding of their health response. If improperly managed, donor transitions in middle-income countries (MICs) could present significant challenges to global health progress. No prior knowledge synthesis has comprehensively surveyed how donor transitions can affect health systems in MICs. We conducted a scoping review using a structured search strategy across five academic databases and 37 global health donor and think tank websites for literature published between January 1990 and October 2018. We used the World Health Organization health system ‘building blocks’ framework to thematically synthesize and structure the analysis. Following independent screening, 89 publications out of 11 236 were included for data extraction and synthesis. Most of this evidence examines transitions related to human immunodeficiency virus/Acquired Immune Deficiency Syndrome (AIDS; n = 45, 50%) and immunization programmes (n = 14, 16%), with a focus on donors such as the Global Fund to Fight AIDS, Tuberculosis and Malaria (n = 26, 29%) and Gavi, the Vaccine Alliance (n = 15, 17%). Donor transitions are influenced by the actions of both donors and country governments, with impacts on every component of the health system. Successful transition experiences show that leadership, planning, and pre-transition investments in a country’s financial, technical, and logistical capacity are vital to ensuring smooth transition. In the absence of such measures, shortages in financial resources, medical product and supply stock-outs, service disruptions, and shortages in human resources were common, with resulting implications not only for programme continuation, but also for population health. Donor transitions can affect different components of the health system in varying and interconnected ways. More rigorous evaluation of how donor transitions can affect health systems in MICs will create an improved understanding of the risks and opportunities posed by donor exits.","container-title":"Health Policy and Planning","DOI":"10.1093/heapol/czac063","ISSN":"0268-1080","issue":"9","journalAbbreviation":"Health Policy Plan","note":"PMID: 35904274\nPMCID: PMC9558870","page":"1188-1202","source":"PubMed Central","title":"The impacts of donor transitions on health systems in middle-income countries: a scoping review","title-short":"The impacts of donor transitions on health systems in middle-income countries","volume":"37","author":[{"family":"Huffstetler","given":"Hanna E"},{"family":"Bandara","given":"Shashika"},{"family":"Bharali","given":"Ipchita"},{"family":"Kennedy Mcdade","given":"Kaci"},{"family":"Mao","given":"Wenhui"},{"family":"Guo","given":"Felicia"},{"family":"Zhang","given":"Jiaqi"},{"family":"Riviere","given":"Judy"},{"family":"Becker","given":"Liza"},{"family":"Mohamadi","given":"Mina"},{"family":"Rice","given":"Rebecca L"},{"family":"King","given":"Zoe"},{"family":"Farooqi","given":"Zoha Waqar"},{"family":"Zhang","given":"Xinqi"},{"family":"Yamey","given":"Gavin"},{"family":"Ogbuoji","given":"Osondu"}],"issued":{"date-parts":[["2022",7,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398B0A3"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4. Opportunities and Success Stories</w:t>
      </w:r>
    </w:p>
    <w:p w14:paraId="13BD0DB2"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ital epidemiology may revolutionize low-resource settings, as shown by many opportunities and successes. Mobile technology, community involvement, and regional and international alliances have transformed disease surveillance and response in resource-limited settings. These </w:t>
      </w:r>
      <w:r>
        <w:rPr>
          <w:rFonts w:ascii="Times New Roman" w:eastAsia="Times New Roman" w:hAnsi="Times New Roman" w:cs="Times New Roman"/>
          <w:sz w:val="24"/>
          <w:szCs w:val="24"/>
        </w:rPr>
        <w:lastRenderedPageBreak/>
        <w:t>advances show that public health innovation generally relies on adaptive, community-focused models that combine technical efficacy with public trust and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jT6xORD","properties":{"formattedCitation":"(21)","plainCitation":"(21)","noteIndex":0},"citationItems":[{"id":8568,"uris":["http://zotero.org/users/16652950/items/A5UPXBH9"],"itemData":{"id":8568,"type":"article-journal","abstract":"Digital health innovations are reshaping global healthcare systems by enhancing access, efficiency, and quality of care. Technologies such as artificial intelligence, telemedicine, mobile health applications, and big data analytics have been widely applied to support disease surveillance, enable remote care, and improve clinical decision making. This review critically identifies persistent implementation challenges that hinder the equitable adoption of digital health solutions, such as the digital divide, limited infrastructure, and weak data governance, particularly in low- and middle-income countries (LMICs). It aims to propose strategic pathways for integrating digital innovations to strengthen universal health coverage (UHC) and bridge health disparities in the region. By analyzing the best global practices and emerging innovations, this study contributes to the ongoing dialogue on leveraging digital health for inclusive, scalable, and sustainable healthcare delivery in underserved regions.","container-title":"Healthcare","DOI":"10.3390/healthcare13091060","ISSN":"2227-9032","issue":"9","journalAbbreviation":"Healthcare (Basel)","note":"PMID: 40361838\nPMCID: PMC12071628","page":"1060","source":"PubMed Central","title":"Integrating Digital Health Innovations to Achieve Universal Health Coverage: Promoting Health Outcomes and Quality Through Global Public Health Equity","title-short":"Integrating Digital Health Innovations to Achieve Universal Health Coverage","volume":"13","author":[{"family":"Ahmed","given":"Mohamed Mustaf"},{"family":"Okesanya","given":"Olalekan John"},{"family":"Olaleke","given":"Noah Olabode"},{"family":"Adigun","given":"Olaniyi Abideen"},{"family":"Adebayo","given":"Uthman Okikiola"},{"family":"Oso","given":"Tolutope Adebimpe"},{"family":"Eshun","given":"Gilbert"},{"family":"Lucero-Prisno","given":"Don Eliseo"}],"issued":{"date-parts":[["2025",5,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C32D25" w14:textId="77777777" w:rsidR="000F4D7F" w:rsidRDefault="000F4D7F">
      <w:pPr>
        <w:spacing w:after="0" w:line="240" w:lineRule="auto"/>
        <w:rPr>
          <w:rFonts w:ascii="Times New Roman" w:eastAsia="Times New Roman" w:hAnsi="Times New Roman" w:cs="Times New Roman"/>
          <w:sz w:val="24"/>
          <w:szCs w:val="24"/>
        </w:rPr>
      </w:pPr>
    </w:p>
    <w:p w14:paraId="18A7C93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1. Leveraging Mobile Penetration and Innovation</w:t>
      </w:r>
    </w:p>
    <w:p w14:paraId="77DF4EF2"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in resource-limited areas relies on widespread mobile phone usage. Mobile technology is reliable and scalable for health data collection and transfer in areas without personal computers or broadband internet. Mobile health communication and reporting systems, generally using SMS, are cost-effective for real-time sickness surveillance, epidemic alarms, and public health educ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HqDtytB","properties":{"formattedCitation":"(22)","plainCitation":"(22)","noteIndex":0},"citationItems":[{"id":8571,"uris":["http://zotero.org/users/16652950/items/U3498LB9"],"itemData":{"id":8571,"type":"article-journal","abstract":"Background and Objective\nSocial and digital determinants of health are increasingly recognized as critical drivers of health outcomes, particularly in Africa, where economic disparities, geographic divides, and evolving digital infrastructures present unique challenges. Addressing these determinants is crucial for reducing health inequities and improving access to healthcare across the continent. This review synthesizes the current understanding of social and digital determinants of health within the African context, emphasizing their regional variations, research gaps, and potential interventions.\n\nMethods\nA narrative review approach was adopted, conducting a targeted search of literature from databases such as PubMed and Google Scholar, alongside grey literature from organizations like the World Health Organization (WHO). The review focused on studies published between 2000 and 2023, covering social determinants like socioeconomic status, education, and healthcare access, as well as emerging digital determinants such as digital literacy and mobile technology use. Thematic analysis was performed to categorize findings and identify regional variations, particularly in North, sub-Saharan, Eastern, Western, and Central Africa.\n\nKey Content and Findings\nThe review highlights significant disparities in both social and digital determinants across African regions. Urban-rural divides, economic inequalities, and limited healthcare infrastructure pose persistent challenges. Digital determinants are increasingly influencing health outcomes, with countries like Kenya leading in mobile health innovations, while others, particularly in rural areas, struggle with poor internet penetration. Research gaps were identified, particularly the need for longitudinal data and integration of digital determinants into health surveillance systems like health and demographic surveillance systems (HDSS).\n\nConclusions\nSocial and digital determinants of health significantly impact health outcomes in Africa. Addressing these disparities through targeted interventions, improved infrastructure, and digital health innovations is essential for reducing inequities. Further research, particularly longitudinal studies, is critical for understanding the evolving role of digital determinants in African healthcare systems and shaping effective public health policies.","container-title":"mHealth","DOI":"10.21037/mhealth-24-73","ISSN":"2306-9740","journalAbbreviation":"Mhealth","note":"PMID: 40755923\nPMCID: PMC12314699","page":"41","source":"PubMed Central","title":"Unpacking social and digital determinants of health in Africa: a narrative review on challenges and opportunities","title-short":"Unpacking social and digital determinants of health in Africa","volume":"11","author":[{"family":"Cuadros","given":"Diego F."},{"family":"Kiragga","given":"Agnes"},{"family":"Tu","given":"Le"},{"family":"Awad","given":"Susanne"},{"family":"Bwanika","given":"John M."},{"family":"Musuka","given":"Godfrey"}],"issued":{"date-parts":[["2025",7,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E47F7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SMS-based reporting systems helped frontline health workers send case data directly from rural communities to district and national health authorities during sub-Saharan Africa's cholera and Ebola epidemics, eliminating reporting delays. Smartphones are replacing basic mobile phones, opening up new data collection opportunities. Smartphones offer geotagged reporting, image-based diagnostics, and interactive apps that interface to EHRs and lab databases. Mobile-connected data systems allow near-real-time epidemiological data collecting, boosting accuracy and reaction tim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Bp6Ybgn","properties":{"formattedCitation":"(23)","plainCitation":"(23)","noteIndex":0},"citationItems":[{"id":8574,"uris":["http://zotero.org/users/16652950/items/XNY4D3VU"],"itemData":{"id":8574,"type":"article-journal","abstract":"Mobile phone data collection tools are increasingly becoming very usable collecting, collating and analysing data in the health sector.","container-title":"Journal of Immunological Sciences","issue":"2","language":"en","source":"www.immunologyresearchjournal.com","title":"Implementation of Mobile Phone Data Collection in the Conduct EPI Comprehensive Review in East and Southern African Countries","URL":"https://www.immunologyresearchjournal.com/articles/implementation-of-mobile-phone-data-collection-in-the-conduct-epi-comprehensive-review-in-east-and-southern-african-countries.html","volume":"specialissue","author":[{"family":"Bello1*","given":"Isah Mohammed"},{"family":"Umar2","given":"Abubakar Sadiq"},{"family":"Akpan2","given":"Godwin Ubong"},{"family":"Okeibunor1","given":"Joseph"},{"family":"Shibeshi2","given":"Chukwudi"},{"family":"Eshetu1","given":"Messeret"},{"family":"Magwati1","given":"Chakauya Jethro"},{"family":"Fasil1","given":"Teshager"},{"family":"Fussum1","given":"Daniel"},{"family":"Mihigo2","given":"Richard"},{"family":"Mkanda2","given":"Pascal"}],"accessed":{"date-parts":[["2025",10,11]]},"issued":{"date-parts":[["2021",4,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F9F0A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These advances show that mobile technologies' widespread use and low cost may assist inclusive digital epidemiology. States could improve monitoring without the high expenditures of complicated hardware or internet-dependent systems by using existing communication infrastructure.</w:t>
      </w:r>
    </w:p>
    <w:p w14:paraId="3393533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2. Community Engagement and Co-creation</w:t>
      </w:r>
    </w:p>
    <w:p w14:paraId="35EC900B"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s capacity to involve the community in surveillance is a major benefit in resource-limited environments. Traditional top-down monitoring approaches sometimes fail to understand local circumstances or earn community trust. However, participatory and community-based digital monitoring technologies allow individuals and local health workers to generate and verify data</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b6K5fy2","properties":{"formattedCitation":"(24)","plainCitation":"(24)","noteIndex":0},"citationItems":[{"id":8576,"uris":["http://zotero.org/users/16652950/items/BX646Q4B"],"itemData":{"id":8576,"type":"article-journal","abstract":"Introduction\nCommunity-based surveillance may improve early detection and response to disease outbreaks by leveraging the capacity of community members to carry out surveillance activities within their communities. In 2021, the WHO published a report detailing the evidence gaps and research priorities around community-centred approaches to health emergencies. In response, we carried out a systematic review and narrative synthesis of the evidence describing the drivers of success of community-based surveillance systems.\n\nMethods\nWe included grey literature and peer-reviewed sources presenting empirical findings of the drivers of success of community-based surveillance systems for the detection and reporting of infectious disease-related events. We searched for peer-reviewed literature via MEDLINE, EMBASE, Global Health, SCOPUS and ReliefWeb. We carried out grey literature searches using Google Search and DuckDuckGo. We used an evaluation quality checklist to assess quality.\n\nResults\nNineteen sources (17 peer-reviewed and 2 grey literature) met our inclusion criteria. Included sources reported on community-based surveillance for the detection and reporting of a variety of diseases in 15 countries (including three conflict settings). The drivers of success were grouped based on factors relating to: (1) surveillance workers, (2) the community, (3) case detection and reporting, (4) and integration.\n\nDiscussion\nThe drivers of success were found to map closely to principles of participatory community engagement with success factors reflecting high levels of acceptability, collaboration, communication, local ownership, and trust. Other factors included: strong supervision and training, a strong sense of responsibility for community health, effective engagement of community informants, close proximity of surveillance workers to communities, the use of simple and adaptable case definitions, quality assurance, effective use of technology, and the use of data for real-time decision-making. Our findings highlight strategies for improving the design and implementation of community-based surveillance. We suggest that investment in participatory community engagement more broadly may be a key surveillance preparedness activity.\n\nPROSPERO registration number\nCRD42022303971.","container-title":"BMJ Global Health","DOI":"10.1136/bmjgh-2022-009934","ISSN":"2059-7908","issue":"8","journalAbbreviation":"BMJ Glob Health","note":"PMID: 35985697\nPMCID: PMC9396156","page":"e009934","source":"PubMed Central","title":"Community-based surveillance of infectious diseases: a systematic review of drivers of success","title-short":"Community-based surveillance of infectious diseases","volume":"7","author":[{"family":"McGowan","given":"Catherine R."},{"family":"Takahashi","given":"Emi"},{"family":"Romig","given":"Laura"},{"family":"Bertram","given":"Kathryn"},{"family":"Kadir","given":"Ayesha"},{"family":"Cummings","given":"Rachael"},{"family":"Cardinal","given":"Laura J."}],"issued":{"date-parts":[["2022",8,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F5EC3C5"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Community engagement improves surveillance system data integrity and responsiveness. Data becomes more immediate and contextually accurate when people directly report symptoms or illness. Collaboration with communities to create digital solutions builds trust and ensures culturally relevant and </w:t>
      </w:r>
      <w:proofErr w:type="spellStart"/>
      <w:r>
        <w:rPr>
          <w:rFonts w:ascii="Times New Roman" w:eastAsia="Times New Roman" w:hAnsi="Times New Roman" w:cs="Times New Roman"/>
          <w:sz w:val="24"/>
          <w:szCs w:val="24"/>
        </w:rPr>
        <w:t>localised</w:t>
      </w:r>
      <w:proofErr w:type="spellEnd"/>
      <w:r>
        <w:rPr>
          <w:rFonts w:ascii="Times New Roman" w:eastAsia="Times New Roman" w:hAnsi="Times New Roman" w:cs="Times New Roman"/>
          <w:sz w:val="24"/>
          <w:szCs w:val="24"/>
        </w:rPr>
        <w:t xml:space="preserve"> systems. Mobile apps like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in Tanzania and </w:t>
      </w:r>
      <w:proofErr w:type="spellStart"/>
      <w:r>
        <w:rPr>
          <w:rFonts w:ascii="Times New Roman" w:eastAsia="Times New Roman" w:hAnsi="Times New Roman" w:cs="Times New Roman"/>
          <w:sz w:val="24"/>
          <w:szCs w:val="24"/>
        </w:rPr>
        <w:t>mTrac</w:t>
      </w:r>
      <w:proofErr w:type="spellEnd"/>
      <w:r>
        <w:rPr>
          <w:rFonts w:ascii="Times New Roman" w:eastAsia="Times New Roman" w:hAnsi="Times New Roman" w:cs="Times New Roman"/>
          <w:sz w:val="24"/>
          <w:szCs w:val="24"/>
        </w:rPr>
        <w:t xml:space="preserve"> in Uganda show that allowing community health workers to record disease data enhances coverage, accountability, and feedback between health authorities and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0qGwF3r","properties":{"formattedCitation":"(24)","plainCitation":"(24)","noteIndex":0},"citationItems":[{"id":8576,"uris":["http://zotero.org/users/16652950/items/BX646Q4B"],"itemData":{"id":8576,"type":"article-journal","abstract":"Introduction\nCommunity-based surveillance may improve early detection and response to disease outbreaks by leveraging the capacity of community members to carry out surveillance activities within their communities. In 2021, the WHO published a report detailing the evidence gaps and research priorities around community-centred approaches to health emergencies. In response, we carried out a systematic review and narrative synthesis of the evidence describing the drivers of success of community-based surveillance systems.\n\nMethods\nWe included grey literature and peer-reviewed sources presenting empirical findings of the drivers of success of community-based surveillance systems for the detection and reporting of infectious disease-related events. We searched for peer-reviewed literature via MEDLINE, EMBASE, Global Health, SCOPUS and ReliefWeb. We carried out grey literature searches using Google Search and DuckDuckGo. We used an evaluation quality checklist to assess quality.\n\nResults\nNineteen sources (17 peer-reviewed and 2 grey literature) met our inclusion criteria. Included sources reported on community-based surveillance for the detection and reporting of a variety of diseases in 15 countries (including three conflict settings). The drivers of success were grouped based on factors relating to: (1) surveillance workers, (2) the community, (3) case detection and reporting, (4) and integration.\n\nDiscussion\nThe drivers of success were found to map closely to principles of participatory community engagement with success factors reflecting high levels of acceptability, collaboration, communication, local ownership, and trust. Other factors included: strong supervision and training, a strong sense of responsibility for community health, effective engagement of community informants, close proximity of surveillance workers to communities, the use of simple and adaptable case definitions, quality assurance, effective use of technology, and the use of data for real-time decision-making. Our findings highlight strategies for improving the design and implementation of community-based surveillance. We suggest that investment in participatory community engagement more broadly may be a key surveillance preparedness activity.\n\nPROSPERO registration number\nCRD42022303971.","container-title":"BMJ Global Health","DOI":"10.1136/bmjgh-2022-009934","ISSN":"2059-7908","issue":"8","journalAbbreviation":"BMJ Glob Health","note":"PMID: 35985697\nPMCID: PMC9396156","page":"e009934","source":"PubMed Central","title":"Community-based surveillance of infectious diseases: a systematic review of drivers of success","title-short":"Community-based surveillance of infectious diseases","volume":"7","author":[{"family":"McGowan","given":"Catherine R."},{"family":"Takahashi","given":"Emi"},{"family":"Romig","given":"Laura"},{"family":"Bertram","given":"Kathryn"},{"family":"Kadir","given":"Ayesha"},{"family":"Cummings","given":"Rachael"},{"family":"Cardinal","given":"Laura J."}],"issued":{"date-parts":[["2022",8,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894B3D"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These methods demonstrate that digital epidemiology is both technological and social. Participatory approaches make monitoring a community asset and improve public health responses by establishing local ownership and confidence.</w:t>
      </w:r>
    </w:p>
    <w:p w14:paraId="0B182181"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3. Partnerships and Open Platforms</w:t>
      </w:r>
    </w:p>
    <w:p w14:paraId="37CA0A23"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resource-limited environments, digital epidemiology has been significantly advanced through regional and international collaborations. The establishment of shared platforms, data standards, and capacity-building initiatives that transcend national boundaries has been the result of collaborations among governments, academic institutions, and technological firms. Digital surveillance networks have been encouraged by the Africa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for Disease Control and Prevention (Africa CDC) to facilitate the exchange of data across national borders, the implementation of early warning systems, and the coordination of epidemic responses throughout the contin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SjfipMQ","properties":{"formattedCitation":"(12)","plainCitation":"(12)","noteIndex":0},"citationItems":[{"id":8540,"uris":["http://zotero.org/users/16652950/items/6ASETSXU"],"itemData":{"id":8540,"type":"article-journal","abstract":"With the rapid development of digital transformation driven by big data and artificial intelligence in China, the field of public health is undergoing profound transformations. This study introduces technological innovation as a mediating variable into an analytical framework to systematically explore the impact of digital transformation on public health and the underlying mechanism.","container-title":"BMC Public Health","DOI":"10.1186/s12889-025-23670-8","ISSN":"1471-2458","issue":"1","journalAbbreviation":"BMC Public Health","page":"2485","source":"BioMed Central","title":"Impact of regional digital transformation on public health: an empirical analysis based on 31 provinces in China","title-short":"Impact of regional digital transformation on public health","volume":"25","author":[{"family":"Xu","given":"Xingjuan"},{"family":"Zhang","given":"Yuanyuan"},{"family":"Wang","given":"Yadong"},{"family":"Zhao","given":"Chenjian"},{"family":"Zhang","given":"Yuhang"},{"family":"Xie","given":"Xuefeng"}],"issued":{"date-parts":[["2025",7,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F3AF8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Cost reduction and adaptability have been significantly enhanced by open-source software. The efficacy of open collaboration is illustrated by platforms like DHIS2, which enable countries to personalize and improve surveillance systems in accordance with their unique requirements and capabilities. The open-source paradigm promotes local innovation, enhances transparency, and decreases reliance on private technology that may be unsustainable in economically disadvantaged setting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OHgO9BV","properties":{"formattedCitation":"(25)","plainCitation":"(25)","noteIndex":0},"citationItems":[{"id":8579,"uris":["http://zotero.org/users/16652950/items/53KS2FKB"],"itemData":{"id":8579,"type":"article-journal","abstract":"The COVID-19 pandemic challenged countries to protect their populations from this emerging disease. One aspect of that challenge was to rapidly modify national surveillance systems or create new systems that would effectively detect new cases of COVID-19. Fifty-five countries leveraged past investments in District Health Information Software version 2 (DHIS2) to quickly adapt their national public health surveillance systems for COVID-19 case reporting and response activities. We provide background on DHIS2 and describe case studies from Sierra Leone, Sri Lanka, and Uganda to illustrate how the DHIS2 platform, its community of practice, long-term capacity building, and local autonomy enabled countries to establish an effective COVID-19 response. With these case studies, we provide valuable insights and recommendations for strategies that can be used for national electronic disease surveillance platforms to detect new and emerging pathogens and respond to public health emergencies.","container-title":"Emerging Infectious Diseases","DOI":"10.3201/eid2813.220711","ISSN":"1080-6040","issue":"Suppl 1","journalAbbreviation":"Emerg Infect Dis","note":"PMID: 36502427\nPMCID: PMC9745217","page":"S42-S48","source":"PubMed Central","title":"Extending and Strengthening Routine DHIS2 Surveillance Systems for COVID-19 Responses in Sierra Leone, Sri Lanka, and Uganda","volume":"28","author":[{"family":"Kinkade","given":"Carl"},{"family":"Russpatrick","given":"Scott"},{"family":"Potter","given":"Rebecca"},{"family":"Saebo","given":"Johan"},{"family":"Sloan","given":"Michelle"},{"family":"Odongo","given":"George"},{"family":"Singh","given":"Tushar"},{"family":"Gallagher","given":"Kathleen"}],"issued":{"date-parts":[["2022",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BA0AE4D"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Additionally, collaborations with private technology companies have facilitated the acquisition of sophisticated technologies for the development of mobile applications, GIS mapping, and data analytics. When established on the principles of equitable governance and mutual benefit, these coalitions have the potential to expedite innovation and foster the development of local capacity. These open frameworks and collaborations demonstrate that digital epidemiology thrives in environments that prioritize cooperative governance, information sharing, and interoper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RvZScsO","properties":{"formattedCitation":"(26)","plainCitation":"(26)","noteIndex":0},"citationItems":[{"id":8582,"uris":["http://zotero.org/users/16652950/items/ISY9HIF8"],"itemData":{"id":8582,"type":"article-journal","abstract":"Long-standing inequities in healthcare access and outcomes exist for underserved populations. Public-private partnerships (PPPs) are where the government and a private entity jointly invest in the provision of public services. Using examples from the Health Equity Consortium (HEC), we describe how technology was used to facilitate collaborations between public and private entities to address health misinformation, reduce vaccine hesitancy, and increase access to primary care services across various underserved communities during the COVID-19 pandemic. We call out four enablers of effective collaboration within the HEC-led PPP model, including: 1. Establishing trust in the population to be served 2. Enabling bidirectional flow of data and information 3. Mutual value creation and 4. Applying analytics and AI to help solve complex problems. Continued evaluation and improvements to the HEC-led PPP model are needed to address post-COVID-19 sustainability.","container-title":"Frontiers in Health Services","DOI":"10.3389/frhs.2023.1187306","ISSN":"2813-0146","journalAbbreviation":"Front Health Serv","note":"PMID: 37383486\nPMCID: PMC10293753","page":"1187306","source":"PubMed Central","title":"Leveraging technology in public-private partnerships: a model to address public health inequities","title-short":"Leveraging technology in public-private partnerships","volume":"3","author":[{"family":"Arnaout","given":"Angel"},{"family":"Oseguera-Arasmou","given":"Melina"},{"family":"Mishra","given":"Nikesh"},{"family":"Liu","given":"Bennett M."},{"family":"Bhattacharya","given":"Ahanjit"},{"family":"Rhew","given":"David C."}],"issued":{"date-parts":[["2023",6,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E4B698F"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5. Future Directions</w:t>
      </w:r>
    </w:p>
    <w:p w14:paraId="1E1D6586"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dvancement of digital epidemiology in resource-limited environments is contingent upon the ability of governments to integrate innovation with ethical governance, sustainability, and equity. In order to surpass initial achievements, future initiatives necessitate coordinated efforts to enhance local capacities, establish supportive legislation, sustainably integrate technology into existing systems, and broaden the knowledge base through targeted research. The future trajectory must simultaneously prioritize sustainable resilience, diversity, and ownership, while also promoting technological advance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Rg72Zq","properties":{"formattedCitation":"(12,21)","plainCitation":"(12,21)","noteIndex":0},"citationItems":[{"id":8540,"uris":["http://zotero.org/users/16652950/items/6ASETSXU"],"itemData":{"id":8540,"type":"article-journal","abstract":"With the rapid development of digital transformation driven by big data and artificial intelligence in China, the field of public health is undergoing profound transformations. This study introduces technological innovation as a mediating variable into an analytical framework to systematically explore the impact of digital transformation on public health and the underlying mechanism.","container-title":"BMC Public Health","DOI":"10.1186/s12889-025-23670-8","ISSN":"1471-2458","issue":"1","journalAbbreviation":"BMC Public Health","page":"2485","source":"BioMed Central","title":"Impact of regional digital transformation on public health: an empirical analysis based on 31 provinces in China","title-short":"Impact of regional digital transformation on public health","volume":"25","author":[{"family":"Xu","given":"Xingjuan"},{"family":"Zhang","given":"Yuanyuan"},{"family":"Wang","given":"Yadong"},{"family":"Zhao","given":"Chenjian"},{"family":"Zhang","given":"Yuhang"},{"family":"Xie","given":"Xuefeng"}],"issued":{"date-parts":[["2025",7,17]]}}},{"id":8568,"uris":["http://zotero.org/users/16652950/items/A5UPXBH9"],"itemData":{"id":8568,"type":"article-journal","abstract":"Digital health innovations are reshaping global healthcare systems by enhancing access, efficiency, and quality of care. Technologies such as artificial intelligence, telemedicine, mobile health applications, and big data analytics have been widely applied to support disease surveillance, enable remote care, and improve clinical decision making. This review critically identifies persistent implementation challenges that hinder the equitable adoption of digital health solutions, such as the digital divide, limited infrastructure, and weak data governance, particularly in low- and middle-income countries (LMICs). It aims to propose strategic pathways for integrating digital innovations to strengthen universal health coverage (UHC) and bridge health disparities in the region. By analyzing the best global practices and emerging innovations, this study contributes to the ongoing dialogue on leveraging digital health for inclusive, scalable, and sustainable healthcare delivery in underserved regions.","container-title":"Healthcare","DOI":"10.3390/healthcare13091060","ISSN":"2227-9032","issue":"9","journalAbbreviation":"Healthcare (Basel)","note":"PMID: 40361838\nPMCID: PMC12071628","page":"1060","source":"PubMed Central","title":"Integrating Digital Health Innovations to Achieve Universal Health Coverage: Promoting Health Outcomes and Quality Through Global Public Health Equity","title-short":"Integrating Digital Health Innovations to Achieve Universal Health Coverage","volume":"13","author":[{"family":"Ahmed","given":"Mohamed Mustaf"},{"family":"Okesanya","given":"Olalekan John"},{"family":"Olaleke","given":"Noah Olabode"},{"family":"Adigun","given":"Olaniyi Abideen"},{"family":"Adebayo","given":"Uthman Okikiola"},{"family":"Oso","given":"Tolutope Adebimpe"},{"family":"Eshun","given":"Gilbert"},{"family":"Lucero-Prisno","given":"Don Eliseo"}],"issued":{"date-parts":[["2025",5,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8CC7F9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1. Strengthening Local Capacity</w:t>
      </w:r>
    </w:p>
    <w:p w14:paraId="0847FA16"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uman and institutional competencies are the foundation of sustainable digital epidemiology. It is imperative to invest in digital literacy and data science education to provide public health professionals, data analysts, and field workers with the requisite skills to collect, manage, and assess intricate data. Public health curricula and professional development pathways should incorporate digital health, epidemiology, and informatics training progra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HHOaijZ","properties":{"formattedCitation":"(27)","plainCitation":"(27)","noteIndex":0},"citationItems":[{"id":8585,"uris":["http://zotero.org/users/16652950/items/NZ2JSH8M"],"itemData":{"id":8585,"type":"article-journal","abstract":"Introduction:\nIn recent decades, nurses’ and healthcare professionals’ digital health competencies have emerged as key factors in enabling the digital healthcare transformation. Therefore, this review aims to describe the level of digital health competencies among nurses and healthcare professionals and the factors affecting them.\n\nMethods:\nWe performed an additional analysis of a database populated in our original systematic review by identifying the data set, evaluating its appropriateness to the research questions, and performing the data analysis. Four areas of digital health competencies among nurses and healthcare professionals emerged: ‘self-rated competencies’, ‘psychological and emotional aspects toward the use of digital technologies’, ‘knowledge about digital technologies’ and ‘use of digital technologies’. Item scores and affecting factors have been extracted and classified into poor, moderate and good levels of digital health competencies; factors have been categorised and then summarised.\n\nResults:\n‘Use of digital technologies’ was the area with the highest prevalence of poor-level scores, whereas the ‘knowledge about digital technologies’ had a good level of competence. Across categories, most of the items’ scores reflected a moderate level of competence. The main factors affecting digital health competencies in nursing were being younger, more educated, having positive collegial nurse–physician relationships and participating in hospital business.\n\nDiscussion:\nDigital health competence might be further improved. Educators, policymakers and nurse managers should develop educational nursing programmes and opportunities by acting on the modifiable factors to develop digital health competencies.","container-title":"Journal of Research in Nursing","DOI":"10.1177/17449871241226899","ISSN":"1744-9871","issue":"2","journalAbbreviation":"J Res Nurs","note":"PMID: 39070573\nPMCID: PMC11271674","page":"156-176","source":"PubMed Central","title":"Digital health competencies and affecting factors among healthcare professionals: additional findings from a systematic review","title-short":"Digital health competencies and affecting factors among healthcare professionals","volume":"29","author":[{"family":"Longhini","given":"Jessica"},{"family":"Rossettini","given":"Giacomo"},{"family":"Palese","given":"Alvisa"}],"issued":{"date-parts":[["2024",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51C7E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In addition to personal training, the establishment of regional digital epidemiology clusters and centers of excellence can promote innovation and improve information exchange. These institutions can function as platforms for technological experimentation, research, and regional collaboration, enabling countries to create context-specific tools rather than relying on externally </w:t>
      </w:r>
      <w:r>
        <w:rPr>
          <w:rFonts w:ascii="Times New Roman" w:eastAsia="Times New Roman" w:hAnsi="Times New Roman" w:cs="Times New Roman"/>
          <w:sz w:val="24"/>
          <w:szCs w:val="24"/>
        </w:rPr>
        <w:lastRenderedPageBreak/>
        <w:t>established models. Strengthening local capacity ensures that digital solutions are tailored to local requirements, languages, and cultural contexts, thereby reducing reliance on external knowledge. This method has the potential to establish a self-sustaining ecosystem of digital health innovation in resource-limited regions over tim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hpfCBHJ","properties":{"formattedCitation":"(28)","plainCitation":"(28)","noteIndex":0},"citationItems":[{"id":8588,"uris":["http://zotero.org/users/16652950/items/QQ7YURKP"],"itemData":{"id":8588,"type":"article-journal","abstract":"Objectives\n: To summarize recent public health informatics and precision epidemiology developments impacting the healthcare ecosystem. The influence of new technologies and precision approaches in surveillance and management of chronic diseases is high-lighted as areas of clinical practice where digital informatics can markedly improve pop-ulation health.\n, Methods\n: In this narrative review, we summarized the main themes from research and practice to define disease prevention and public health trends. Publications on public health informatics and precision epidemiology were searched using Google Scholar us-ing the following keywords: “digital informatics”, “precision in prevention”, “precision epi-demiology”, “public health surveillance”, “clinicogenomics” and combinations thereof. In addition, we introduced the principles of a clinicogenomics registry as a case study to empower underrepresented communities and to reduce health disparities.\n, Results\n: Technology applications such as telehealth and digital information tools fre-quently intertwine with public health informatics and precision epidemiology in efforts to identify and target individuals and populations at risk of disease. There is an urgent need for more investigations and evaluation of the validity and utility of digital platforms, including artificial intelligence (AI) and predictive analytics to advance precision preven-tion and epidemiology. The major precision-based opportunities identified included: (1) the utilization of digital tools, (2) a public health strategic framework, (3) tele-health/telemonitoring tools, (4) digital twins to simulate and optimize care models, (5) clinicogenomics registries, (6) biomarker analyses and omics panels, and (7) mobile health.\n, Conclusions\n: Successful implementation of precision prevention and epidemiology ini-tiatives requires development of a researcher and practitioner workforce that is well-versed in informatics and public health. The positive impact of precision healthcare ap-proaches depends on solutions and technologies that connect digital patient information with wearable devices, mobile apps, telehealth, and digital analytics using AI. The vital components required to successfully integrate public health informatics, precision pre-vention and epidemiology are people, data, and tool systems, albeit within legal and ethical constraints. Together, these applications can significantly improve actionability of public health surveillance and societal trends in the preservation of health and disease prevention.","container-title":"Yearbook of Medical Informatics","DOI":"10.1055/s-0044-1800753","ISSN":"0943-4747","issue":"1","journalAbbreviation":"Yearb Med Inform","note":"PMID: 40199312\nPMCID: PMC12020529","page":"250-261","source":"PubMed Central","title":"Application of Digital Informatics in Precision Prevention, Epidemiology, and Clinicogenomics Research to Advance Precision Healthcare","volume":"33","author":[{"family":"He","given":"Qiang"},{"family":"Silva","given":"Patrick J."},{"family":"Ory","given":"Marcia"},{"family":"Wang","given":"Ni"},{"family":"Ramos","given":"Kenneth S."}],"issued":{"date-parts":[["2025",4,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86DCAD1"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2. Policy and Governance Frameworks</w:t>
      </w:r>
    </w:p>
    <w:p w14:paraId="270AAA1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thical and effective implementation of digital epidemiology is contingent upon the presence of robust regulatory and governance frameworks. National governments are required to develop and execute digital health policies that are consistent with regional and global frameworks, particularly those established by the World Health Organization (WHO) and the Africa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for Disease Control and Prevention (Africa CDC). These strategies must establish explicit standards for cybersecurity, interoperability, and data exchange to guarantee that public health infrastructures are enhanced by digital technologies, rather than imped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XSLIi9Z","properties":{"formattedCitation":"(29)","plainCitation":"(29)","noteIndex":0},"citationItems":[{"id":8591,"uris":["http://zotero.org/users/16652950/items/SYGW2WT7"],"itemData":{"id":8591,"type":"article-journal","abstract":"Many African nations have developed national eHealth strategies to harness the benefits of digital health solutions. Our study assessed the current state of national eHealth strategies in Africa. A systematic search identified publicly available national eHealth strategy documents published from 2000 to 2023 in Africa. The documents were independently reviewed and scored using the eHealth National Strategy Rating Tool, developed using the WHO-ITU national eHealth strategy toolkit and the Findability, Accessibility, Interoperability and Reusability Guidelines. The eHealth National Strategy Rating Tool covered five domains: (i) eHealth national vision and strategy, (ii) implementation plan, (iii) monitoring and evaluation component, (iv) Findability, Accessibility, Interoperability and Reusability mention and (v) recency of policy development. The study followed a rigorous five-step methodological approach proposed by Arksey &amp; O’Malley (2005). This study found the national eHealth strategies for 34 African countries, with only 16 updated to cover the year 2023 or beyond. Significant variability in the quality and comprehensiveness of national eHealth strategies was observed. Nine countries had ‘strong’, 17 had ‘moderate’, and eight had ‘weak’ eHealth strategies. Critical gaps were identified in the implementation plan, monitoring and evaluation, and the alignment of policies with the Findability, Accessibility, Interoperability and Reusability data principles. Addressing the gaps identified in the development and implementation of national eHealth strategies across Africa by aligning national strategies with global best practices will be crucial for African nations to harness the transformative potential of digital technologies and ensure equitable access to quality healthcare for their populations.","container-title":"Oxford Open Digital Health","DOI":"10.1093/oodh/oqae047","ISSN":"2754-4591","journalAbbreviation":"Oxf Open Digit Health","note":"PMID: 40230969\nPMCID: PMC11932408","page":"oqae047","source":"PubMed Central","title":"National eHealth strategy frameworks in Africa: a comprehensive assessment using the WHO-ITU eHealth strategy toolkit and FAIR guidelines","title-short":"National eHealth strategy frameworks in Africa","volume":"2","author":[{"family":"Olufadewa","given":"Isaac Iyinoluwa"},{"family":"Iyiola","given":"Opeyemi Paul"},{"family":"Nnatus","given":"Joshua"},{"family":"Fatola","given":"Kehinde"},{"family":"Oladele","given":"Ruth"},{"family":"Olufadewa","given":"Toluwase"},{"family":"Adesina","given":"Miracle"},{"family":"Udofia","given":"Joseph"}],"issued":{"date-parts":[["2024",11,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2BF91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Equally critical are the advancements in ethical data governance and community data sovereignty. This entails the protection of personal privacy, the acquisition of informed consent, and the guarantee that data is utilized for the public benefit without exacerbate inequalities. In order to maintain the ownership of their data and capitalize on global collaboration, policies must empower communities and local organizations. This is essential for the extensive implementation of digital tools in epidemic response and monitoring, as transparent governance and accountability mechanisms are essential for maintaining public trus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nvfegLD","properties":{"formattedCitation":"(24)","plainCitation":"(24)","noteIndex":0},"citationItems":[{"id":8576,"uris":["http://zotero.org/users/16652950/items/BX646Q4B"],"itemData":{"id":8576,"type":"article-journal","abstract":"Introduction\nCommunity-based surveillance may improve early detection and response to disease outbreaks by leveraging the capacity of community members to carry out surveillance activities within their communities. In 2021, the WHO published a report detailing the evidence gaps and research priorities around community-centred approaches to health emergencies. In response, we carried out a systematic review and narrative synthesis of the evidence describing the drivers of success of community-based surveillance systems.\n\nMethods\nWe included grey literature and peer-reviewed sources presenting empirical findings of the drivers of success of community-based surveillance systems for the detection and reporting of infectious disease-related events. We searched for peer-reviewed literature via MEDLINE, EMBASE, Global Health, SCOPUS and ReliefWeb. We carried out grey literature searches using Google Search and DuckDuckGo. We used an evaluation quality checklist to assess quality.\n\nResults\nNineteen sources (17 peer-reviewed and 2 grey literature) met our inclusion criteria. Included sources reported on community-based surveillance for the detection and reporting of a variety of diseases in 15 countries (including three conflict settings). The drivers of success were grouped based on factors relating to: (1) surveillance workers, (2) the community, (3) case detection and reporting, (4) and integration.\n\nDiscussion\nThe drivers of success were found to map closely to principles of participatory community engagement with success factors reflecting high levels of acceptability, collaboration, communication, local ownership, and trust. Other factors included: strong supervision and training, a strong sense of responsibility for community health, effective engagement of community informants, close proximity of surveillance workers to communities, the use of simple and adaptable case definitions, quality assurance, effective use of technology, and the use of data for real-time decision-making. Our findings highlight strategies for improving the design and implementation of community-based surveillance. We suggest that investment in participatory community engagement more broadly may be a key surveillance preparedness activity.\n\nPROSPERO registration number\nCRD42022303971.","container-title":"BMJ Global Health","DOI":"10.1136/bmjgh-2022-009934","ISSN":"2059-7908","issue":"8","journalAbbreviation":"BMJ Glob Health","note":"PMID: 35985697\nPMCID: PMC9396156","page":"e009934","source":"PubMed Central","title":"Community-based surveillance of infectious diseases: a systematic review of drivers of success","title-short":"Community-based surveillance of infectious diseases","volume":"7","author":[{"family":"McGowan","given":"Catherine R."},{"family":"Takahashi","given":"Emi"},{"family":"Romig","given":"Laura"},{"family":"Bertram","given":"Kathryn"},{"family":"Kadir","given":"Ayesha"},{"family":"Cummings","given":"Rachael"},{"family":"Cardinal","given":"Laura J."}],"issued":{"date-parts":[["2022",8,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FECA4F"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3. Integrating Innovation Sustainably</w:t>
      </w:r>
    </w:p>
    <w:p w14:paraId="2DA3F6F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uccessful implementation of digital epidemiology requires the integration of digital advances into existing surveillance frameworks, rather than creating competing systems. The integration of contemporary technology with traditional data collection methods ensures continuity, reduces redundancy, and enhances overall system robustness. Digital solutions should enhance, rather than replace, traditional reporting methods, enabling flexibility during connectivity disruptions or resource constrai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Y7wApcc","properties":{"formattedCitation":"(30)","plainCitation":"(30)","noteIndex":0},"citationItems":[{"id":8594,"uris":["http://zotero.org/users/16652950/items/7JCW2DNX"],"itemData":{"id":8594,"type":"article-journal","abstract":"Background: In order to prevent spread and improve control of infectious diseases, public health experts need to closely monitor human and animal populations. Infectious disease surveillance is an established, routine data collection process essential for early warning, rapid response, and disease control. The quantity of data potentially useful for early warning and surveillance has increased exponentially due to social media and other big data streams. Digital epidemiology is a novel discipline that includes harvesting, analysing, and interpreting data that were not initially collected for healthcare needs to enhance traditional surveillance. During the current COVID-19 pandemic, the importance of digital epidemiology complementing traditional public health approaches has been highlighted., Objective: The aim of this paper is to provide a comprehensive overview for the application of data and digital solutions to support surveillance strategies and draw implications for surveillance in the context of the COVID-19 pandemic and beyond., Methods: A search was conducted in PubMed databases. Articles published between January 2005 and May 2020 on the use of digital solutions to support surveillance strategies in pandemic settings and health emergencies were evaluated., Results: In this paper, we provide a comprehensive overview of digital epidemiology, available data sources, and components of 21st-century digital surveillance, early warning and response, outbreak management and control, and digital interventions., Conclusions: Our main purpose was to highlight the plausible use of new surveillance strategies, with implications for the COVID-19 pandemic strategies and then to identify opportunities and challenges for the successful development and implementation of digital solutions during non-emergency times of routine surveillance, with readiness for early-warning and response for future pandemics. The enhancement of traditional surveillance systems with novel digital surveillance methods opens a direction for the most effective framework for preparedness and response to future pandemics.","container-title":"Frontiers in Digital Health","DOI":"10.3389/fdgth.2021.707902","ISSN":"2673-253X","journalAbbreviation":"Front Digit Health","note":"PMID: 34713179\nPMCID: PMC8522016","page":"707902","source":"PubMed Central","title":"Data and Digital Solutions to Support Surveillance Strategies in the Context of the COVID-19 Pandemic","volume":"3","author":[{"family":"Kostkova","given":"Patty"},{"family":"Saigí-Rubió","given":"Francesc"},{"family":"Eguia","given":"Hans"},{"family":"Borbolla","given":"Damian"},{"family":"Verschuuren","given":"Marieke"},{"family":"Hamilton","given":"Clayton"},{"family":"Azzopardi-Muscat","given":"Natasha"},{"family":"Novillo-Ortiz","given":"David"}],"issued":{"date-parts":[["2021",8,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0646396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ocating for the adoption of open-source, economical, and interoperable technology is crucial for sustainability. Open-source systems enable local customization, reduce dependence on proprietary software, and promote collaboration among institutions and across borders. Moreover, deploying technologies that operate offline or in low-bandwidth environments ensures inclusivity, especially in distant areas. By prioritizing scalable and interoperable solutions, low-resource countries can develop digital epidemiology systems that evolve with technology progress while maintaining accessibility and afford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EmFFf9T","properties":{"formattedCitation":"(31)","plainCitation":"(31)","noteIndex":0},"citationItems":[{"id":8597,"uris":["http://zotero.org/users/16652950/items/N57GK67G"],"itemData":{"id":8597,"type":"article-journal","abstract":"Open-source collaboration, as both an open and cooperative software development paradigm and a novel production model in the era of the industrial internet, plays a pivotal role in overcoming technological bottlenecks in the industrial software industry. However, previous studies have often treated open-source collaboration as a single unified concept and have not explored the specific types of open-source collaboration and their differential effects on technological innovation. To address these gaps, this study aims to answer two core research questions: (1) What are the different types of open-source collaboration models based on their characteristics? (2) How do these collaboration models influence technological innovation in the industrial software industry? Drawing upon four representative collaboration cases in the industrial software domain, this study conducts within-case and cross-case comparative analyses to propose a typological framework based on the dimensions of coreness and complementarity. The analysis identifies four distinct open-source collaboration models: (1) single-core with high complementarity, (2) single-core with low complementarity, (3) multi-core with high complementarity, and (4) multi-core with low complementarity. The formation of these models is shaped by three key factors: strategic intentions, resource endowments, and technological capabilities. Moreover, different collaboration types exert varied impacts on organizational characteristics, innovation strategies, and technological impacts. Theoretically, this study makes an original contribution by opening the “black box” of open-source collaboration and revealing the internal mechanisms through which it shapes innovation dynamics. Practically, the findings offer targeted insights for enterprises, policymakers, and open-source communities in selecting appropriate collaboration models that align with innovation goals, thereby supporting technological upgrading and ecosystem resilience in the industrial software industry.","container-title":"Systems","DOI":"10.3390/systems13060433","ISSN":"2079-8954","issue":"6","language":"en","license":"http://creativecommons.org/licenses/by/3.0/","note":"publisher: Multidisciplinary Digital Publishing Institute","page":"433","source":"www.mdpi.com","title":"Open-Source Collaboration and Technological Innovation in the Industrial Software Industry: A Multi-Case Study","title-short":"Open-Source Collaboration and Technological Innovation in the Industrial Software Industry","volume":"13","author":[{"family":"Chen","given":"Xiaohong"},{"family":"Zhou","given":"Yuan"}],"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F14C576"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4. Research Priorities</w:t>
      </w:r>
    </w:p>
    <w:p w14:paraId="6AE81DAD"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growing interest, empirical evidence concerning the long-term effectiveness and cost-efficiency of digital epidemiology in resource-limited settings is scarce. Future research should focus on evaluating the cost-effectiveness, scalability, and health impacts of existing digital tools. Such evaluations are essential for guiding investment decisions and policy formulation.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t>An essential domain of inquiry is to the analysis of equality and gender dimensions within digital surveillance. Digital technology might inadvertently sustain socioeconomic disparities if access and participation are not distributed evenly. Research examining the benefits of digital epidemiology and marginalized groups should guide the creation of more inclusive approaches that appropriately reflect the intricacies of diverse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021Ae0j","properties":{"formattedCitation":"(32)","plainCitation":"(32)","noteIndex":0},"citationItems":[{"id":8599,"uris":["http://zotero.org/users/16652950/items/ZNQEJ2YI"],"itemData":{"id":8599,"type":"article-journal","abstract":"Background\nWhile research on the efficacy of digital health applications (DiHA) is progressing, health economic evaluations (EEs) remain limited but are urgently needed to guide reimbursement and coverage decisions. Existing health policy frameworks frequently overlook cost-effectiveness considerations, and many studies presuppose cost savings without sufficient empirical validation. Although previous reviews have assessed digital health interventions more broadly, none has specifically focused on the cost-effectiveness of those intended for independent patient use.\n\nObjective\nThis rapid review aims to summarize the current economic evidence and the methods used in health EEs, including modeling practices, and assess the quality of health economic studies on independently usable DiHA for patients.\n\nMethods\nA systematic search was conducted in 4 electronic databases (PubMed, Cochrane Library, EconBiz, and Web of Science), supplemented by both systematic and unsystematic hand searches. Studies were included on predefined inclusion criteria, considering only complete health EEs of DiHA intended for independent patient use. Data were narratively synthesized. Risk of bias (RoB) was assessed using the Cochrane risk of bias tool 2 (RoB 2), and methodological quality was evaluated using the Consensus on Health Economic Criteria (CHEC) checklist and the Consolidated Health Economic Evaluation Reporting Standards (CHEERS). The review adhered to PRISMA (Preferred Reporting Items for Systematic Reviews and Meta-Analyses) guidelines for implementation and reporting.\n\nResults\nA total of 3841 results were identified. After screening the full texts of 82 publications, 7 studies were included in the final analysis. Four of the studies concluded that the app under review was cost-effective compared to the chosen control group. Most of the studies that provided economic evidence incorporated indirect costs and used a societal perspective. All studies used cost-utility analyses (n=7), with the majority based on randomized controlled trials (RCTs) (n=5), considering the health care payer perspective (n=3). Standard care was the most common comparator (n=5). Health outcomes were primarily measured using the EQ-5D (n=3) and condition-specific instruments (n=7). The incremental cost-effectiveness ratio, reported as costs per quality-adjusted life year, was the most frequently reported outcome (n=4). Overall, the quality of the EEs was rated positively using the CHEERS 2022 and CHEC checklists. However, more than half of the underlying RCTs exhibited a high RoB.\n\nConclusions\nDiHA have the potential to be cost-effective, and evaluations of these are of increasing interest. However, health EE is not yet routinely applied in their assessment. Improved reporting of RCT outcomes and greater consistency in modeling practices are needed to support robust EEs in this domain, which could advance evidence-based decision-making and reimbursement policies. This review focused on studies of indication-specific apps, which may have excluded broader applications, highlighting opportunities for more comprehensive research as the field evolves.","container-title":"Journal of Medical Internet Research","DOI":"10.2196/68349","ISSN":"1439-4456","journalAbbreviation":"J Med Internet Res","note":"PMID: 40829140\nPMCID: PMC12364420","page":"e68349","source":"PubMed Central","title":"An Overview on Methods, Evidence, and Study Quality of Health Economic Evaluation Studies for Independently Usable Digital Health Apps: Rapid Review","title-short":"An Overview on Methods, Evidence, and Study Quality of Health Economic Evaluation Studies for Independently Usable Digital Health Apps","volume":"27","author":[{"family":"Alber","given":"Valerie Anne"},{"family":"Rödiger","given":"Hendrikje"},{"family":"Campione","given":"Alessandro"},{"family":"Schiller","given":"Juliane"},{"family":"Burziwoda","given":"Dominik"},{"family":"Henschke","given":"Cornelia"}],"issued":{"date-parts":[["2025",8,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C75F92"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Researchers ought to explore the integration of nontraditional data sources, such as human mobility patterns, environmental sensors, and satellite imagery, into digital epidemiological models. These data streams can enhance early warning systems and provide a more thorough understanding of disease processes within complex ecological and social environments. Forming robust research collaborations between local and global universities will be crucial for advancing this interdisciplinary objectiv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kFh1lnS","properties":{"formattedCitation":"(33)","plainCitation":"(33)","noteIndex":0},"citationItems":[{"id":8601,"uris":["http://zotero.org/users/16652950/items/PR5E4LSN"],"itemData":{"id":8601,"type":"article-journal","abstract":"Background and Aim: Digital surveillance, which utilizes data from social media, search engines, and other online platforms, has emerged as an innovative approach for the early detection of infectious disease outbreaks. This scoping review aimed to systematically map and characterize the methodologies, performance metrics, and limitations of digital surveillance tools compared to traditional epidemiological monitoring. Methods: A scoping review was conducted in accordance with the Joanna Briggs Institute and PRISMA-SCR guidelines. Scientific databases including PubMed, Scopus, and Web of Science were searched, incorporating both empirical studies and systematic reviews without language restrictions. Key elements analyzed included digital sources, analytical algorithms, accuracy metrics, and validation against official surveillance data. Results: The reviewed studies demonstrate that digital surveillance can provide significant lead times (from days to several weeks) compared to traditional systems. While performance varies by platform and disease, many models showed strong correlations (r &gt; 0.8) with official case data and achieved low predictive errors, particularly for influenza and COVID-19. Google Trends and X (formerly Twitter) emerged as the most frequently used sources, often analyzed using supervised regression, Bayesian models, and ARIMA techniques. Conclusions: While digital surveillance shows strong predictive capabilities, it faces challenges related to data quality and representativeness. Key recommendations include the development of standardized reporting guidelines to improve comparability across studies, the use of statistical techniques like stratification and model weighting to mitigate demographic biases, and leveraging advanced artificial intelligence to differentiate genuine health signals from media-driven noise. These steps are crucial for enhancing the reliability and equity of digital epidemiological monitoring.","container-title":"International Journal of Environmental Research and Public Health","DOI":"10.3390/ijerph22071104","ISSN":"1660-4601","issue":"7","language":"en","license":"http://creativecommons.org/licenses/by/3.0/","note":"publisher: Multidisciplinary Digital Publishing Institute","page":"1104","source":"www.mdpi.com","title":"Early Warning of Infectious Disease Outbreaks Using Social Media and Digital Data: A Scoping Review","title-short":"Early Warning of Infectious Disease Outbreaks Using Social Media and Digital Data","volume":"22","author":[{"family":"Liscano","given":"Yamil"},{"family":"Anillo Arrieta","given":"Luis A."},{"family":"Montenegro","given":"John Fernando"},{"family":"Prieto-Alvarado","given":"Diego"},{"family":"Ordoñez","given":"Jorge"}],"issued":{"date-parts":[["2025",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Focusing on these strategic areas—capacity development, governance, sustainability, and research—low-resource settings can transition from experimental implementation to established, evidence-based digital epidemiology systems. The main goal is to create strong, data-driven public health systems that are equitable, responsive, and future-ready, rather than merely digitizing surveill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3H41PXy","properties":{"formattedCitation":"(34)","plainCitation":"(34)","noteIndex":0},"citationItems":[{"id":8603,"uris":["http://zotero.org/users/16652950/items/HLGGU4BP"],"itemData":{"id":8603,"type":"article-journal","abstract":"Global health requires evidence-based approaches to improve health and decrease inequalities. In a roundtable discussion between health practitioners, funders, academics and policy-makers, we recognised key areas for improvement to deliver better-informed, sustainable and equitable global health practices. These focus on considering information-sharing mechanisms and developing evidence-based frameworks that take an adaptive function-based approach, grounded in the ability to perform and respond to prioritised needs. Increasing social engagement as well as sector and participant diversity in whole-of-society decision-making, and collaborating with and optimising on hyperlocal and global regional entities, will improve prioritisation of global health capabilities. Since the skills required to navigate drivers of pandemics, and the challenges in prioritising, capacity building and response do not sit squarely in the health sector, it is essential to integrate expertise from a broad range of fields to maximise on available knowledge during decision-making and system development. Here, we review the current assessment tools and provide seven discussion points for how improvements to implementation of evidence-based prioritisation can improve global health.","container-title":"BMJ Global Health","DOI":"10.1136/bmjgh-2023-012450","ISSN":"2059-7908","issue":"6","journalAbbreviation":"BMJ Glob Health","note":"PMID: 37290897\nPMCID: PMC10255200","page":"e012450","source":"PubMed Central","title":"Addressing the challenges of implementing evidence-based prioritisation in global health","volume":"8","author":[{"family":"Hayman","given":"David T S"},{"family":"Barraclough","given":"Rosemary K"},{"family":"Muglia","given":"Louis J"},{"family":"McGovern","given":"Victoria"},{"family":"Afolabi","given":"Muhammed O."},{"family":"N'Jai","given":"Alhaji U"},{"family":"Ambe","given":"Jennyfer R."},{"family":"Atim","given":"Chris"},{"family":"McClelland","given":"Amanda"},{"family":"Paterson","given":"Beverley"},{"family":"Ijaz","given":"Kashef"},{"family":"Lasley","given":"Jennifer"},{"family":"Ahsan","given":"Qadeer"},{"family":"Garfield","given":"Richard"},{"family":"Chittenden","given":"Kendra"},{"family":"Phelan","given":"Alexandra L."},{"family":"Lopez Rivera","given":"Abigail"}],"issued":{"date-parts":[["2023",6,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able 1 outlines critical strategic elements for advancing digital epidemiology in resource-limited settings, in order to apply the previously indicated lessons and recommendations. It underscores the current conditions, emerging opportunities, and practical strategies that can enable sustainable and contextually appropriate execution.</w:t>
      </w:r>
    </w:p>
    <w:p w14:paraId="2CAA4945" w14:textId="77777777" w:rsidR="000F4D7F" w:rsidRDefault="00355AB7">
      <w:pPr>
        <w:pStyle w:val="Heading3"/>
      </w:pPr>
      <w:r>
        <w:rPr>
          <w:rStyle w:val="Strong"/>
          <w:b/>
          <w:bCs/>
        </w:rPr>
        <w:t>Table 1. Strategic Dimensions for Advancing Digital Epidemiology in Low-Resource Setting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94"/>
        <w:gridCol w:w="2396"/>
        <w:gridCol w:w="2414"/>
        <w:gridCol w:w="2756"/>
      </w:tblGrid>
      <w:tr w:rsidR="000F4D7F" w14:paraId="690E3415" w14:textId="77777777">
        <w:trPr>
          <w:tblHeader/>
          <w:tblCellSpacing w:w="15" w:type="dxa"/>
        </w:trPr>
        <w:tc>
          <w:tcPr>
            <w:tcW w:w="0" w:type="auto"/>
            <w:vAlign w:val="center"/>
          </w:tcPr>
          <w:p w14:paraId="1BC99EC1" w14:textId="77777777" w:rsidR="000F4D7F" w:rsidRDefault="00355AB7">
            <w:pPr>
              <w:rPr>
                <w:rFonts w:ascii="Times New Roman" w:hAnsi="Times New Roman" w:cs="Times New Roman"/>
                <w:b/>
                <w:bCs/>
                <w:sz w:val="24"/>
                <w:szCs w:val="24"/>
              </w:rPr>
            </w:pPr>
            <w:r>
              <w:rPr>
                <w:rStyle w:val="Strong"/>
                <w:rFonts w:ascii="Times New Roman" w:hAnsi="Times New Roman" w:cs="Times New Roman"/>
                <w:sz w:val="24"/>
                <w:szCs w:val="24"/>
              </w:rPr>
              <w:t>Dimension</w:t>
            </w:r>
          </w:p>
        </w:tc>
        <w:tc>
          <w:tcPr>
            <w:tcW w:w="0" w:type="auto"/>
            <w:vAlign w:val="center"/>
          </w:tcPr>
          <w:p w14:paraId="20DC1EEB" w14:textId="77777777" w:rsidR="000F4D7F" w:rsidRDefault="00355AB7">
            <w:pPr>
              <w:jc w:val="center"/>
              <w:rPr>
                <w:rFonts w:ascii="Times New Roman" w:hAnsi="Times New Roman" w:cs="Times New Roman"/>
                <w:b/>
                <w:bCs/>
                <w:sz w:val="24"/>
                <w:szCs w:val="24"/>
              </w:rPr>
            </w:pPr>
            <w:r>
              <w:rPr>
                <w:rStyle w:val="Strong"/>
                <w:rFonts w:ascii="Times New Roman" w:hAnsi="Times New Roman" w:cs="Times New Roman"/>
                <w:sz w:val="24"/>
                <w:szCs w:val="24"/>
              </w:rPr>
              <w:t>Current Status in Low-Resource Settings</w:t>
            </w:r>
          </w:p>
        </w:tc>
        <w:tc>
          <w:tcPr>
            <w:tcW w:w="0" w:type="auto"/>
            <w:vAlign w:val="center"/>
          </w:tcPr>
          <w:p w14:paraId="379AD7D1" w14:textId="77777777" w:rsidR="000F4D7F" w:rsidRDefault="00355AB7">
            <w:pPr>
              <w:jc w:val="center"/>
              <w:rPr>
                <w:rFonts w:ascii="Times New Roman" w:hAnsi="Times New Roman" w:cs="Times New Roman"/>
                <w:b/>
                <w:bCs/>
                <w:sz w:val="24"/>
                <w:szCs w:val="24"/>
              </w:rPr>
            </w:pPr>
            <w:r>
              <w:rPr>
                <w:rStyle w:val="Strong"/>
                <w:rFonts w:ascii="Times New Roman" w:hAnsi="Times New Roman" w:cs="Times New Roman"/>
                <w:sz w:val="24"/>
                <w:szCs w:val="24"/>
              </w:rPr>
              <w:t>Emerging Opportunities</w:t>
            </w:r>
          </w:p>
        </w:tc>
        <w:tc>
          <w:tcPr>
            <w:tcW w:w="0" w:type="auto"/>
            <w:vAlign w:val="center"/>
          </w:tcPr>
          <w:p w14:paraId="4A563A7A" w14:textId="77777777" w:rsidR="000F4D7F" w:rsidRDefault="00355AB7">
            <w:pPr>
              <w:jc w:val="center"/>
              <w:rPr>
                <w:rFonts w:ascii="Times New Roman" w:hAnsi="Times New Roman" w:cs="Times New Roman"/>
                <w:b/>
                <w:bCs/>
                <w:sz w:val="24"/>
                <w:szCs w:val="24"/>
              </w:rPr>
            </w:pPr>
            <w:r>
              <w:rPr>
                <w:rStyle w:val="Strong"/>
                <w:rFonts w:ascii="Times New Roman" w:hAnsi="Times New Roman" w:cs="Times New Roman"/>
                <w:sz w:val="24"/>
                <w:szCs w:val="24"/>
              </w:rPr>
              <w:t>Strategic Actions for Advancement</w:t>
            </w:r>
          </w:p>
        </w:tc>
      </w:tr>
      <w:tr w:rsidR="000F4D7F" w14:paraId="2248180F" w14:textId="77777777">
        <w:trPr>
          <w:tblCellSpacing w:w="15" w:type="dxa"/>
        </w:trPr>
        <w:tc>
          <w:tcPr>
            <w:tcW w:w="0" w:type="auto"/>
            <w:vAlign w:val="center"/>
          </w:tcPr>
          <w:p w14:paraId="60F0FAB2"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1. Data Ecosystem and Integration</w:t>
            </w:r>
          </w:p>
        </w:tc>
        <w:tc>
          <w:tcPr>
            <w:tcW w:w="0" w:type="auto"/>
            <w:vAlign w:val="center"/>
          </w:tcPr>
          <w:p w14:paraId="17CE5C2D"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Fragmented surveillance systems; limited interoperability between health data platforms.</w:t>
            </w:r>
          </w:p>
        </w:tc>
        <w:tc>
          <w:tcPr>
            <w:tcW w:w="0" w:type="auto"/>
            <w:vAlign w:val="center"/>
          </w:tcPr>
          <w:p w14:paraId="62B2F832"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Expansion of open-source tools (e.g., DHIS2, </w:t>
            </w:r>
            <w:proofErr w:type="spellStart"/>
            <w:r>
              <w:rPr>
                <w:rFonts w:ascii="Times New Roman" w:hAnsi="Times New Roman" w:cs="Times New Roman"/>
                <w:sz w:val="24"/>
                <w:szCs w:val="24"/>
              </w:rPr>
              <w:t>OpenMRS</w:t>
            </w:r>
            <w:proofErr w:type="spellEnd"/>
            <w:r>
              <w:rPr>
                <w:rFonts w:ascii="Times New Roman" w:hAnsi="Times New Roman" w:cs="Times New Roman"/>
                <w:sz w:val="24"/>
                <w:szCs w:val="24"/>
              </w:rPr>
              <w:t>) enabling integration of facility and community data.</w:t>
            </w:r>
          </w:p>
        </w:tc>
        <w:tc>
          <w:tcPr>
            <w:tcW w:w="0" w:type="auto"/>
            <w:vAlign w:val="center"/>
          </w:tcPr>
          <w:p w14:paraId="06E88BCE"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Develop national data standards and APIs for interoperability; promote use of open data framework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T77mNKl","properties":{"formattedCitation":"(35)","plainCitation":"(35)","noteIndex":0},"citationItems":[{"id":5756,"uris":["http://zotero.org/users/16652950/items/GMGY4A8H"],"itemData":{"id":5756,"type":"article-journal","abstract":"This viewpoint paper addresses the ongoing challenges and opportunities within the data-for-health ecosystem, drawing insights from a multistakeholder workshop. Despite notable progress in the digitization of health care systems, data sharing and interoperability remain limited, so the full potential of health care data is not realized. There is a critical need for data ecosystems that can enable the timely, safe, efficient, and sustainable collection and sharing of health care data. However, efforts to meet this need face risks related to privacy, data protection, security, democratic governance, and exclusion. Key challenges include poor interoperability, inconsistent approaches to data governance, and concerns about the commodification of data. While emerging platforms such as social media play a growing role in gathering and sharing health information, their integration into formal data systems remains limited. A robust and secure data-for-health ecosystem requires stronger frameworks for data governance, interoperability, and citizen engagement to build public trust. This paper argues that reframing health care data as a common good, improving the transparency of data acquisition and processing, and promoting the use of application programming interfaces (APIs) for real-time data access are essential to overcoming these challenges. In addition, it highlights the need for international norms and standards guided by multisector leadership, given the multinational nature of data sharing. Ultimately, this paper emphasizes the need to balance risks and opportunities to create a socially acceptable, secure, and effective data-sharing ecosystem in health care.","container-title":"Journal of Medical Internet Research","DOI":"10.2196/57237","ISSN":"1439-4456","journalAbbreviation":"J Med Internet Res","note":"PMID: 40132190\nPMCID: PMC11979548","page":"e57237","source":"PubMed Central","title":"Balancing Risks and Opportunities: Data-Empowered-Health Ecosystems","title-short":"Balancing Risks and Opportunities","volume":"27","author":[{"family":"Li","given":"Lan"},{"family":"Back","given":"Emma"},{"family":"Lee","given":"Suna"},{"family":"Shipley","given":"Rebecca"},{"family":"Mapitse","given":"Néo"},{"family":"Elbe","given":"Stefan"},{"family":"Smallman","given":"Melanie"},{"family":"Wilson","given":"James"},{"family":"Yasin","given":"Ifat"},{"family":"Rees","given":"Geraint"},{"family":"Gordon","given":"Ben"},{"family":"Murray","given":"Virginia"},{"family":"Roberts","given":"Stephen L"},{"family":"Cupani","given":"Anna"},{"family":"Kostkova","given":"Patty"}],"issued":{"date-parts":[["2025",3,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5)</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0F1E41BA" w14:textId="77777777">
        <w:trPr>
          <w:tblCellSpacing w:w="15" w:type="dxa"/>
        </w:trPr>
        <w:tc>
          <w:tcPr>
            <w:tcW w:w="0" w:type="auto"/>
            <w:vAlign w:val="center"/>
          </w:tcPr>
          <w:p w14:paraId="42CFB018"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2. Technological Infrastructure</w:t>
            </w:r>
          </w:p>
        </w:tc>
        <w:tc>
          <w:tcPr>
            <w:tcW w:w="0" w:type="auto"/>
            <w:vAlign w:val="center"/>
          </w:tcPr>
          <w:p w14:paraId="34A36ED9"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Weak internet connectivity and power instability in rural areas.</w:t>
            </w:r>
          </w:p>
        </w:tc>
        <w:tc>
          <w:tcPr>
            <w:tcW w:w="0" w:type="auto"/>
            <w:vAlign w:val="center"/>
          </w:tcPr>
          <w:p w14:paraId="7CE04469"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Growth of mobile networks and satellite connectivity; potential of offline data collection tools.</w:t>
            </w:r>
          </w:p>
        </w:tc>
        <w:tc>
          <w:tcPr>
            <w:tcW w:w="0" w:type="auto"/>
            <w:vAlign w:val="center"/>
          </w:tcPr>
          <w:p w14:paraId="42AD5838"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Invest in low-bandwidth solutions; support community-based digital infrastructure hub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my1pw3E","properties":{"formattedCitation":"(26)","plainCitation":"(26)","noteIndex":0},"citationItems":[{"id":8582,"uris":["http://zotero.org/users/16652950/items/ISY9HIF8"],"itemData":{"id":8582,"type":"article-journal","abstract":"Long-standing inequities in healthcare access and outcomes exist for underserved populations. Public-private partnerships (PPPs) are where the government and a private entity jointly invest in the provision of public services. Using examples from the Health Equity Consortium (HEC), we describe how technology was used to facilitate collaborations between public and private entities to address health misinformation, reduce vaccine hesitancy, and increase access to primary care services across various underserved communities during the COVID-19 pandemic. We call out four enablers of effective collaboration within the HEC-led PPP model, including: 1. Establishing trust in the population to be served 2. Enabling bidirectional flow of data and information 3. Mutual value creation and 4. Applying analytics and AI to help solve complex problems. Continued evaluation and improvements to the HEC-led PPP model are needed to address post-COVID-19 sustainability.","container-title":"Frontiers in Health Services","DOI":"10.3389/frhs.2023.1187306","ISSN":"2813-0146","journalAbbreviation":"Front Health Serv","note":"PMID: 37383486\nPMCID: PMC10293753","page":"1187306","source":"PubMed Central","title":"Leveraging technology in public-private partnerships: a model to address public health inequities","title-short":"Leveraging technology in public-private partnerships","volume":"3","author":[{"family":"Arnaout","given":"Angel"},{"family":"Oseguera-Arasmou","given":"Melina"},{"family":"Mishra","given":"Nikesh"},{"family":"Liu","given":"Bennett M."},{"family":"Bhattacharya","given":"Ahanjit"},{"family":"Rhew","given":"David C."}],"issued":{"date-parts":[["2023",6,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6)</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5C94E21B" w14:textId="77777777">
        <w:trPr>
          <w:tblCellSpacing w:w="15" w:type="dxa"/>
        </w:trPr>
        <w:tc>
          <w:tcPr>
            <w:tcW w:w="0" w:type="auto"/>
            <w:vAlign w:val="center"/>
          </w:tcPr>
          <w:p w14:paraId="16CC26D5"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3. Human Resource Capacity</w:t>
            </w:r>
          </w:p>
        </w:tc>
        <w:tc>
          <w:tcPr>
            <w:tcW w:w="0" w:type="auto"/>
            <w:vAlign w:val="center"/>
          </w:tcPr>
          <w:p w14:paraId="30FA7DF1"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Scarcity of trained data scientists and digital </w:t>
            </w:r>
            <w:r>
              <w:rPr>
                <w:rFonts w:ascii="Times New Roman" w:hAnsi="Times New Roman" w:cs="Times New Roman"/>
                <w:sz w:val="24"/>
                <w:szCs w:val="24"/>
              </w:rPr>
              <w:lastRenderedPageBreak/>
              <w:t>health experts; reliance on external consultants.</w:t>
            </w:r>
          </w:p>
        </w:tc>
        <w:tc>
          <w:tcPr>
            <w:tcW w:w="0" w:type="auto"/>
            <w:vAlign w:val="center"/>
          </w:tcPr>
          <w:p w14:paraId="14BE41BF"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lastRenderedPageBreak/>
              <w:t xml:space="preserve">Expansion of online learning platforms and </w:t>
            </w:r>
            <w:r>
              <w:rPr>
                <w:rFonts w:ascii="Times New Roman" w:hAnsi="Times New Roman" w:cs="Times New Roman"/>
                <w:sz w:val="24"/>
                <w:szCs w:val="24"/>
              </w:rPr>
              <w:lastRenderedPageBreak/>
              <w:t>regional training programs.</w:t>
            </w:r>
          </w:p>
        </w:tc>
        <w:tc>
          <w:tcPr>
            <w:tcW w:w="0" w:type="auto"/>
            <w:vAlign w:val="center"/>
          </w:tcPr>
          <w:p w14:paraId="61ED02E4"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lastRenderedPageBreak/>
              <w:t xml:space="preserve">Establish local training programs in digital health and epidemiology </w:t>
            </w:r>
            <w:r>
              <w:rPr>
                <w:rFonts w:ascii="Times New Roman" w:hAnsi="Times New Roman" w:cs="Times New Roman"/>
                <w:sz w:val="24"/>
                <w:szCs w:val="24"/>
              </w:rPr>
              <w:lastRenderedPageBreak/>
              <w:t>incentivize retention of skilled professiona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kgdX57Q","properties":{"formattedCitation":"(27)","plainCitation":"(27)","noteIndex":0},"citationItems":[{"id":8585,"uris":["http://zotero.org/users/16652950/items/NZ2JSH8M"],"itemData":{"id":8585,"type":"article-journal","abstract":"Introduction:\nIn recent decades, nurses’ and healthcare professionals’ digital health competencies have emerged as key factors in enabling the digital healthcare transformation. Therefore, this review aims to describe the level of digital health competencies among nurses and healthcare professionals and the factors affecting them.\n\nMethods:\nWe performed an additional analysis of a database populated in our original systematic review by identifying the data set, evaluating its appropriateness to the research questions, and performing the data analysis. Four areas of digital health competencies among nurses and healthcare professionals emerged: ‘self-rated competencies’, ‘psychological and emotional aspects toward the use of digital technologies’, ‘knowledge about digital technologies’ and ‘use of digital technologies’. Item scores and affecting factors have been extracted and classified into poor, moderate and good levels of digital health competencies; factors have been categorised and then summarised.\n\nResults:\n‘Use of digital technologies’ was the area with the highest prevalence of poor-level scores, whereas the ‘knowledge about digital technologies’ had a good level of competence. Across categories, most of the items’ scores reflected a moderate level of competence. The main factors affecting digital health competencies in nursing were being younger, more educated, having positive collegial nurse–physician relationships and participating in hospital business.\n\nDiscussion:\nDigital health competence might be further improved. Educators, policymakers and nurse managers should develop educational nursing programmes and opportunities by acting on the modifiable factors to develop digital health competencies.","container-title":"Journal of Research in Nursing","DOI":"10.1177/17449871241226899","ISSN":"1744-9871","issue":"2","journalAbbreviation":"J Res Nurs","note":"PMID: 39070573\nPMCID: PMC11271674","page":"156-176","source":"PubMed Central","title":"Digital health competencies and affecting factors among healthcare professionals: additional findings from a systematic review","title-short":"Digital health competencies and affecting factors among healthcare professionals","volume":"29","author":[{"family":"Longhini","given":"Jessica"},{"family":"Rossettini","given":"Giacomo"},{"family":"Palese","given":"Alvisa"}],"issued":{"date-parts":[["2024",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7)</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1741AC10" w14:textId="77777777">
        <w:trPr>
          <w:tblCellSpacing w:w="15" w:type="dxa"/>
        </w:trPr>
        <w:tc>
          <w:tcPr>
            <w:tcW w:w="0" w:type="auto"/>
            <w:vAlign w:val="center"/>
          </w:tcPr>
          <w:p w14:paraId="56B31A9F"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lastRenderedPageBreak/>
              <w:t>4. Community Engagement and Trust</w:t>
            </w:r>
          </w:p>
        </w:tc>
        <w:tc>
          <w:tcPr>
            <w:tcW w:w="0" w:type="auto"/>
            <w:vAlign w:val="center"/>
          </w:tcPr>
          <w:p w14:paraId="3011266C"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Limited community participation in surveillance; skepticism about data use.</w:t>
            </w:r>
          </w:p>
        </w:tc>
        <w:tc>
          <w:tcPr>
            <w:tcW w:w="0" w:type="auto"/>
            <w:vAlign w:val="center"/>
          </w:tcPr>
          <w:p w14:paraId="1CFBBCDA"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Success of participatory surveillance tools (e.g., </w:t>
            </w:r>
            <w:proofErr w:type="spellStart"/>
            <w:r>
              <w:rPr>
                <w:rFonts w:ascii="Times New Roman" w:hAnsi="Times New Roman" w:cs="Times New Roman"/>
                <w:sz w:val="24"/>
                <w:szCs w:val="24"/>
              </w:rPr>
              <w:t>AfyaD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Trac</w:t>
            </w:r>
            <w:proofErr w:type="spellEnd"/>
            <w:r>
              <w:rPr>
                <w:rFonts w:ascii="Times New Roman" w:hAnsi="Times New Roman" w:cs="Times New Roman"/>
                <w:sz w:val="24"/>
                <w:szCs w:val="24"/>
              </w:rPr>
              <w:t>).</w:t>
            </w:r>
          </w:p>
        </w:tc>
        <w:tc>
          <w:tcPr>
            <w:tcW w:w="0" w:type="auto"/>
            <w:vAlign w:val="center"/>
          </w:tcPr>
          <w:p w14:paraId="0088B2D8"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Foster co-design of digital tools with communities; enhance data feedback loops to maintain trus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N4dtpfB","properties":{"formattedCitation":"(36)","plainCitation":"(36)","noteIndex":0},"citationItems":[{"id":8606,"uris":["http://zotero.org/users/16652950/items/HV32GA3H"],"itemData":{"id":8606,"type":"article-journal","abstract":"Background\nCommunity engagement is key in health communication interventions that seek to incorporate community voices in their planning and implementation. Understanding what approaches and strategies are currently being used can help tailor programs in different social and cultural contexts. This review explores needs-based and strengths-based approaches and consensus and conflict strategies in community-based global health communications programs. Our objective is to examine the current state of the field, outline lessons learned, and identify gaps in existing programming to help guide future interventions.\n\nMethods\nPubMed and Web of Science were searched for articles published between 2010 and 2023. Studies were included if they described a community-based health communication intervention and an ongoing or completed implementation. Interventions were coded then categorized according to their level of community engagement and as single, hybrid, or complex, depending upon the number of approaches and strategies used.\n\nResults\nThe search yielded 678 results and 42 were included in the final review and analysis. A vast majority 34 (81.0%) interventions utilized a needs-based approach and 24 (57.1%) utilized a strengths-based approach. Consensus as a strategy was utilized in 38 (90.5%) of the manuscripts and 9 (21.4%) implemented a conflict strategy. Interventions that combined approaches and strategies were more likely to leverage a higher level of community engagement.\n\nConclusion\nThese results showcase the complicated nature of global health communication program planning and implementation. There is a lack of interventions that use conflict as a strategy to empower communities to act on their own behalf, even when at odds with existing power structures. Complex interventions that include all approaches and strategies demonstrate the potential for global health communication interventions to be at the cutting edge of public health practice.","container-title":"Frontiers in Public Health","DOI":"10.3389/fpubh.2024.1231827","ISSN":"2296-2565","journalAbbreviation":"Front Public Health","note":"PMID: 38655513\nPMCID: PMC11035763","page":"1231827","source":"PubMed Central","title":"A review of strategies and levels of community engagement in strengths-based and needs-based health communication interventions","volume":"12","author":[{"family":"Stover","given":"Jesse"},{"family":"Avadhanula","given":"Laxmisupriya"},{"family":"Sood","given":"Suruchi"}],"issued":{"date-parts":[["2024",4,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6)</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586E8FF2" w14:textId="77777777">
        <w:trPr>
          <w:tblCellSpacing w:w="15" w:type="dxa"/>
        </w:trPr>
        <w:tc>
          <w:tcPr>
            <w:tcW w:w="0" w:type="auto"/>
            <w:vAlign w:val="center"/>
          </w:tcPr>
          <w:p w14:paraId="4D72A001"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5. Governance and Ethics</w:t>
            </w:r>
          </w:p>
        </w:tc>
        <w:tc>
          <w:tcPr>
            <w:tcW w:w="0" w:type="auto"/>
            <w:vAlign w:val="center"/>
          </w:tcPr>
          <w:p w14:paraId="41712290"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Absence of comprehensive digital health policies; weak enforcement of data privacy laws.</w:t>
            </w:r>
          </w:p>
        </w:tc>
        <w:tc>
          <w:tcPr>
            <w:tcW w:w="0" w:type="auto"/>
            <w:vAlign w:val="center"/>
          </w:tcPr>
          <w:p w14:paraId="2C47C887"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Increasing recognition of ethical data governance in global health discourse.</w:t>
            </w:r>
          </w:p>
        </w:tc>
        <w:tc>
          <w:tcPr>
            <w:tcW w:w="0" w:type="auto"/>
            <w:vAlign w:val="center"/>
          </w:tcPr>
          <w:p w14:paraId="58E4B131"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Implement national frameworks for data protection; ensure community data sovereignty and transparenc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w67rZH3","properties":{"formattedCitation":"(19)","plainCitation":"(19)","noteIndex":0},"citationItems":[{"id":7399,"uris":["http://zotero.org/users/16652950/items/M6NWYGS7"],"itemData":{"id":7399,"type":"article-journal","abstract":"PurposeThis study explores global frameworks for healthcare data privacy, focusing on the General Data Protection Regulation (GDPR), the California Consumer Privacy Act (CCPA), and the Protection of Personal Information Act (POPIA). It examines the challenges of regional regulatory disparities, systemic vulnerabilities identified through major health data breach case studies, and the potential of advanced technologies to enhance privacy protections.MethodsA qualitative research approach was adopted, incorporating corpus construction and comparative analysis of legal and technical frameworks. The study also utilized case studies of significant health data breaches to identify vulnerabilities and evaluate the role of emerging technologies, such as artificial intelligence (AI) and machine learning (ML), in mitigating risks and enhancing regulatory compliance.ResultsFindings indicate that GDPR, CCPA, and POPIA set high standards for data protection but reveal significant variability in enforcement and technological adoption across regions. Challenges include inconsistent definitions of sensitive data, semantic discrepancies, a lack of standardized protocols, and limited information technology infrastructure in certain jurisdictions. Advanced technologies like AI and ML promise to address these gaps by improving data harmonization and security.ConclusionsAddressing healthcare data privacy challenges requires harmonized global regulations, advanced technological tools, and international collaboration. Strengthening frameworks, enhancing information technology infrastructure, and employing semantic models and ontologies are essential for protecting sensitive data, ensuring compliance, and fostering public trust in digital healthcare systems.","container-title":"DIGITAL HEALTH","DOI":"10.1177/20552076251343959","ISSN":"2055-2076","language":"EN","note":"publisher: SAGE Publications Ltd","page":"20552076251343959","source":"SAGE Journals","title":"Data privacy in healthcare: Global challenges and solutions","title-short":"Data privacy in healthcare","volume":"11","author":[{"family":"Conduah","given":"Andrew Kweku"},{"family":"Ofoe","given":"Sebastian"},{"family":"Siaw-Marfo","given":"Dorothy"}],"issued":{"date-parts":[["2025",5,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19)</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6C66025E" w14:textId="77777777">
        <w:trPr>
          <w:tblCellSpacing w:w="15" w:type="dxa"/>
        </w:trPr>
        <w:tc>
          <w:tcPr>
            <w:tcW w:w="0" w:type="auto"/>
            <w:vAlign w:val="center"/>
          </w:tcPr>
          <w:p w14:paraId="24952D61"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6. Financial Sustainability</w:t>
            </w:r>
          </w:p>
        </w:tc>
        <w:tc>
          <w:tcPr>
            <w:tcW w:w="0" w:type="auto"/>
            <w:vAlign w:val="center"/>
          </w:tcPr>
          <w:p w14:paraId="09FA9C63"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Overdependence on short-term donor funding and pilot projects.</w:t>
            </w:r>
          </w:p>
        </w:tc>
        <w:tc>
          <w:tcPr>
            <w:tcW w:w="0" w:type="auto"/>
            <w:vAlign w:val="center"/>
          </w:tcPr>
          <w:p w14:paraId="6E4E33A4"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Growing interest in public–private partnerships and local innovation ecosystems.</w:t>
            </w:r>
          </w:p>
        </w:tc>
        <w:tc>
          <w:tcPr>
            <w:tcW w:w="0" w:type="auto"/>
            <w:vAlign w:val="center"/>
          </w:tcPr>
          <w:p w14:paraId="492004D4"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Establish domestic funding mechanisms; promote regional investment consortia for digital heal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lo8Qlc","properties":{"formattedCitation":"(37)","plainCitation":"(37)","noteIndex":0},"citationItems":[{"id":8609,"uris":["http://zotero.org/users/16652950/items/67TW8GXK"],"itemData":{"id":8609,"type":"article-journal","abstract":"This study aimed to determine if implemented donor-funded health related-programs in Africa were sustained beyond the funding lifecycle and determine their facilitators and impeders. A systematic review was conducted after the documentation of a study protocol. A database search was done across three databases namely Google Scholar, PubMed, and Medline between January 27 and February 15, 2022. All peer-reviewed articles on sustainability of health interventions in Africa published between 2015 and 2021 that provided one or more context-relevant definitions of sustainability were included. Publications with no use of quantitative or qualitative methods and studies with no information on project evaluation after initial implementation were excluded. Screening of titles and abstracts was done, and the full texts of all relevant articles were retrieved. The risk of bias in systematic reviews (ROBIS) tool was used to assess the risk of bias in the systematic review. Overall, 4,876 articles were retrieved, and only nine articles were eligible for inclusion in the review following the removal of duplicates. Overall, sustainability was described in only three of the five regions in Africa. Donor-funded projects were sustained beyond the funding lifecycle in seven (77.8%) studies. Facilitators of sustainability in Africa included community ownership of the project through the engagement of community stakeholders in the design and implementation of such projects, use of locally available resources, sound infrastructure, and the constitution of interdisciplinary team to facilitate capacity building. Impeders to the sustainability of donor-funded projects included weak health systems exemplified in poor documentation and integration of records, lack of financial leadership, shortage of resources, political interference, poor feedback mechanism, and weak donor-community interactions. From the ROBIS tool, a low risk of bias existed in the studies included in the review. Although the included studies appropriately considered the review’s research question, seven studies had a low risk of bias in the domains one to three, and two studies had high risk of bias in domain four. To derive maximum benefits from donor-funded health interventions, sustainability of such projects is key. During program planning phase, context-based facilitators of sustainability should be promoted, while impeders are immediately addressed.","container-title":"Cureus","DOI":"10.7759/cureus.24643","ISSN":"2168-8184","issue":"5","journalAbbreviation":"Cureus","note":"PMID: 35663674\nPMCID: PMC9156348","page":"e24643","source":"PubMed Central","title":"Sustainability of Donor-Funded Health-Related Programs Beyond the Funding Lifecycle in Africa: A Systematic Review","title-short":"Sustainability of Donor-Funded Health-Related Programs Beyond the Funding Lifecycle in Africa","volume":"14","author":[{"family":"Ilesanmi","given":"Olayinka S"},{"family":"Afolabi","given":"Aanuoluwapo A"}]}}],"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7)</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68455EBD" w14:textId="77777777">
        <w:trPr>
          <w:tblCellSpacing w:w="15" w:type="dxa"/>
        </w:trPr>
        <w:tc>
          <w:tcPr>
            <w:tcW w:w="0" w:type="auto"/>
            <w:vAlign w:val="center"/>
          </w:tcPr>
          <w:p w14:paraId="2075C9AF"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7. Innovation and Research</w:t>
            </w:r>
          </w:p>
        </w:tc>
        <w:tc>
          <w:tcPr>
            <w:tcW w:w="0" w:type="auto"/>
            <w:vAlign w:val="center"/>
          </w:tcPr>
          <w:p w14:paraId="61C70A06"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Limited empirical evidence on cost-effectiveness or long-term impact.</w:t>
            </w:r>
          </w:p>
        </w:tc>
        <w:tc>
          <w:tcPr>
            <w:tcW w:w="0" w:type="auto"/>
            <w:vAlign w:val="center"/>
          </w:tcPr>
          <w:p w14:paraId="2BD88503"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Emerging cross-disciplinary collaborations between academia, health agencies, and tech sectors.</w:t>
            </w:r>
          </w:p>
        </w:tc>
        <w:tc>
          <w:tcPr>
            <w:tcW w:w="0" w:type="auto"/>
            <w:vAlign w:val="center"/>
          </w:tcPr>
          <w:p w14:paraId="2C738F18"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Prioritize implementation research; evaluate gender, equity, and accessibility dimensions of digital too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gOw4Cqq","properties":{"formattedCitation":"(38)","plainCitation":"(38)","noteIndex":0},"citationItems":[{"id":8612,"uris":["http://zotero.org/users/16652950/items/E867PMYH"],"itemData":{"id":8612,"type":"article-journal","abstract":"Background\nDigital health interventions have significant potential to improve safety, efficacy, and quality of care, reducing waste in healthcare costs. Despite these premises, the evidence regarding cost and effectiveness of digital tools in health is scarce and limited.\n\nObjectives\nThe aim of this systematic review is to summarize the evidence on the cost-effectiveness of digital health interventions and to assess whether the studies meet the established quality criteria.\n\nMethods\nWe queried PubMed, Scopus and Web of Science databases for articles in English published from January 1, 2016 to December 31, 2020 that performed economic evaluations of digital health technologies. The methodological rigorousness of studies was assessed with the Consolidated Health Economic Evaluation Reporting Standards (CHEERS). The review was conducted according to the Preferred Reporting Items for Systematic Reviews and Meta-Analysis (PRISMA) 2009 checklist.\n\nResults\nSearch identified 1,476 results, 552 of which were selected for abstract and 35 were included in this review. The studies were heterogeneous by country (mostly conducted in upper and upper-middle income countries), type of eHealth intervention, method of implementation, and reporting perspectives. The qualitative analysis identified the economic and effectiveness evaluation of six different types of interventions: (1) seventeen studies on new video-monitoring service systems; (2) five studies on text messaging interventions; (3) five studies on web platforms and digital health portals; (4) two studies on telephone support; (5) three studies on new mobile phone-based systems and applications; and (6) three studies on digital technologies and innovations.\n\nConclusion\nFindings on cost-effectiveness of digital interventions showed a growing body of evidence and suggested a generally favorable effect in terms of costs and health outcomes. However, due to the heterogeneity across study methods, the comparison between interventions still remains difficult. Further research based on a standardized approach is needed in order to methodically analyze incremental cost-effectiveness ratios, costs, and health benefits.","container-title":"Frontiers in Public Health","DOI":"10.3389/fpubh.2022.787135","ISSN":"2296-2565","journalAbbreviation":"Front Public Health","note":"PMID: 36033812\nPMCID: PMC9403754","page":"787135","source":"PubMed Central","title":"The cost-effectiveness of digital health interventions: A systematic review of the literature","title-short":"The cost-effectiveness of digital health interventions","volume":"10","author":[{"family":"Gentili","given":"Andrea"},{"family":"Failla","given":"Giovanna"},{"family":"Melnyk","given":"Andriy"},{"family":"Puleo","given":"Valeria"},{"family":"Tanna","given":"Gian Luca Di"},{"family":"Ricciardi","given":"Walter"},{"family":"Cascini","given":"Fidelia"}],"issued":{"date-parts":[["2022",8,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8)</w:t>
            </w:r>
            <w:r>
              <w:rPr>
                <w:rFonts w:ascii="Times New Roman" w:hAnsi="Times New Roman" w:cs="Times New Roman"/>
                <w:sz w:val="24"/>
                <w:szCs w:val="24"/>
              </w:rPr>
              <w:fldChar w:fldCharType="end"/>
            </w:r>
            <w:r>
              <w:rPr>
                <w:rFonts w:ascii="Times New Roman" w:hAnsi="Times New Roman" w:cs="Times New Roman"/>
                <w:sz w:val="24"/>
                <w:szCs w:val="24"/>
              </w:rPr>
              <w:t>.</w:t>
            </w:r>
          </w:p>
        </w:tc>
      </w:tr>
    </w:tbl>
    <w:p w14:paraId="48505C64" w14:textId="77777777" w:rsidR="000F4D7F" w:rsidRDefault="000F4D7F">
      <w:pPr>
        <w:spacing w:before="100" w:beforeAutospacing="1" w:after="100" w:afterAutospacing="1" w:line="240" w:lineRule="auto"/>
        <w:rPr>
          <w:rFonts w:ascii="Times New Roman" w:eastAsia="Times New Roman" w:hAnsi="Times New Roman" w:cs="Times New Roman"/>
          <w:sz w:val="24"/>
          <w:szCs w:val="24"/>
        </w:rPr>
      </w:pPr>
    </w:p>
    <w:p w14:paraId="4DF5391A"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7. Conclusion</w:t>
      </w:r>
    </w:p>
    <w:p w14:paraId="539C6CF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ital epidemiology presents a significant promise and a considerable challenge for public health systems in resource-limited environments. It has the potential to transform disease surveillance and response by utilizing real-time data, mobile technologies, and sophisticated analytics. Conversely, its success is limited by enduring structural, ethical, and capacity-related obstacles that mirror wider imbalances in global health systems. The dual narrative of potential and constraint emphasizes that technology alone cannot address the intricate social, infrastructural, and governance issues present in low-resource settings. To actualize the complete potential of digital epidemiology, implementation must be contextually relevant, ethical, and </w:t>
      </w:r>
      <w:r>
        <w:rPr>
          <w:rFonts w:ascii="Times New Roman" w:eastAsia="Times New Roman" w:hAnsi="Times New Roman" w:cs="Times New Roman"/>
          <w:sz w:val="24"/>
          <w:szCs w:val="24"/>
        </w:rPr>
        <w:lastRenderedPageBreak/>
        <w:t>sustainable. This entails creating solutions that correspond with local capabilities, cultural standards, and policy structures, while ensuring privacy, data security, and equity are preserved. Digital instruments ought to enhance current monitoring frameworks instead of supplanting them, thereby ensuring integration and continuity.</w:t>
      </w:r>
    </w:p>
    <w:p w14:paraId="330C32DE" w14:textId="77777777" w:rsidR="000F4D7F" w:rsidRDefault="000F4D7F">
      <w:pPr>
        <w:spacing w:after="0" w:line="240" w:lineRule="auto"/>
        <w:rPr>
          <w:rFonts w:ascii="Times New Roman" w:eastAsia="Times New Roman" w:hAnsi="Times New Roman" w:cs="Times New Roman"/>
          <w:sz w:val="24"/>
          <w:szCs w:val="24"/>
        </w:rPr>
      </w:pPr>
    </w:p>
    <w:p w14:paraId="760835E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urthermore, ethical considerations—specifically community trust, informed consent, and data sovereignty—should be central to all digital health initiatives.</w:t>
      </w:r>
      <w:r>
        <w:rPr>
          <w:rFonts w:ascii="Times New Roman" w:eastAsia="Times New Roman" w:hAnsi="Times New Roman" w:cs="Times New Roman"/>
          <w:sz w:val="24"/>
          <w:szCs w:val="24"/>
        </w:rPr>
        <w:br/>
        <w:t>Advancements in this domain will rely on interdisciplinary collaboration that integrates the knowledge of epidemiologists, data scientists, technologists, policymakers, and community stakeholders. By cultivating cross-sectoral relationships, low-resource environments can convert digital epidemiology from a collection of discrete pilot initiatives into a sustainable and equitable element of national and regional health systems. The future of digital epidemiology depends on technological progress and a shared dedication to developing robust, inclusive, and data-driven public health systems that can safeguard communities in a more linked world.</w:t>
      </w:r>
    </w:p>
    <w:p w14:paraId="428F8068" w14:textId="77777777" w:rsidR="00FE3D29" w:rsidRPr="00740879" w:rsidRDefault="00FE3D29" w:rsidP="00FE3D29">
      <w:pPr>
        <w:rPr>
          <w:highlight w:val="yellow"/>
        </w:rPr>
      </w:pPr>
      <w:r w:rsidRPr="00740879">
        <w:rPr>
          <w:highlight w:val="yellow"/>
        </w:rPr>
        <w:t>Disclaimer (Artificial intelligence)</w:t>
      </w:r>
    </w:p>
    <w:p w14:paraId="163DF22C" w14:textId="77777777" w:rsidR="00FE3D29" w:rsidRPr="00740879" w:rsidRDefault="00FE3D29" w:rsidP="00FE3D29">
      <w:pPr>
        <w:rPr>
          <w:highlight w:val="yellow"/>
        </w:rPr>
      </w:pPr>
      <w:r w:rsidRPr="00740879">
        <w:rPr>
          <w:highlight w:val="yellow"/>
        </w:rPr>
        <w:t xml:space="preserve">Option 1: </w:t>
      </w:r>
    </w:p>
    <w:p w14:paraId="61803409" w14:textId="77777777" w:rsidR="00FE3D29" w:rsidRPr="00740879" w:rsidRDefault="00FE3D29" w:rsidP="00FE3D29">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0E592400" w14:textId="77777777" w:rsidR="00FE3D29" w:rsidRPr="00740879" w:rsidRDefault="00FE3D29" w:rsidP="00FE3D29">
      <w:pPr>
        <w:rPr>
          <w:highlight w:val="yellow"/>
        </w:rPr>
      </w:pPr>
      <w:r w:rsidRPr="00740879">
        <w:rPr>
          <w:highlight w:val="yellow"/>
        </w:rPr>
        <w:t xml:space="preserve">Option 2: </w:t>
      </w:r>
    </w:p>
    <w:p w14:paraId="0CC6C89A" w14:textId="77777777" w:rsidR="00FE3D29" w:rsidRPr="00740879" w:rsidRDefault="00FE3D29" w:rsidP="00FE3D29">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10A830D" w14:textId="77777777" w:rsidR="00FE3D29" w:rsidRPr="00740879" w:rsidRDefault="00FE3D29" w:rsidP="00FE3D29">
      <w:pPr>
        <w:rPr>
          <w:highlight w:val="yellow"/>
        </w:rPr>
      </w:pPr>
      <w:r w:rsidRPr="00740879">
        <w:rPr>
          <w:highlight w:val="yellow"/>
        </w:rPr>
        <w:t>Details of the AI usage are given below:</w:t>
      </w:r>
    </w:p>
    <w:p w14:paraId="4B527206" w14:textId="77777777" w:rsidR="00FE3D29" w:rsidRPr="00740879" w:rsidRDefault="00FE3D29" w:rsidP="00FE3D29">
      <w:pPr>
        <w:rPr>
          <w:highlight w:val="yellow"/>
        </w:rPr>
      </w:pPr>
      <w:r w:rsidRPr="00740879">
        <w:rPr>
          <w:highlight w:val="yellow"/>
        </w:rPr>
        <w:t>1.</w:t>
      </w:r>
    </w:p>
    <w:p w14:paraId="34ED2407" w14:textId="77777777" w:rsidR="00FE3D29" w:rsidRPr="00740879" w:rsidRDefault="00FE3D29" w:rsidP="00FE3D29">
      <w:pPr>
        <w:rPr>
          <w:highlight w:val="yellow"/>
        </w:rPr>
      </w:pPr>
      <w:r w:rsidRPr="00740879">
        <w:rPr>
          <w:highlight w:val="yellow"/>
        </w:rPr>
        <w:t>2.</w:t>
      </w:r>
    </w:p>
    <w:p w14:paraId="088BDDD7" w14:textId="77777777" w:rsidR="00FE3D29" w:rsidRPr="00D047BB" w:rsidRDefault="00FE3D29" w:rsidP="00FE3D29">
      <w:r w:rsidRPr="00740879">
        <w:rPr>
          <w:highlight w:val="yellow"/>
        </w:rPr>
        <w:t>3.</w:t>
      </w:r>
    </w:p>
    <w:p w14:paraId="3408D528" w14:textId="77777777" w:rsidR="000F4D7F" w:rsidRDefault="000F4D7F">
      <w:pPr>
        <w:spacing w:before="100" w:beforeAutospacing="1" w:after="100" w:afterAutospacing="1" w:line="240" w:lineRule="auto"/>
      </w:pPr>
    </w:p>
    <w:p w14:paraId="51E62B48" w14:textId="77777777" w:rsidR="000F4D7F" w:rsidRDefault="000F4D7F">
      <w:pPr>
        <w:spacing w:before="100" w:beforeAutospacing="1" w:after="100" w:afterAutospacing="1" w:line="240" w:lineRule="auto"/>
        <w:rPr>
          <w:rFonts w:ascii="Times New Roman" w:hAnsi="Times New Roman" w:cs="Times New Roman"/>
          <w:b/>
          <w:bCs/>
          <w:sz w:val="24"/>
          <w:szCs w:val="24"/>
        </w:rPr>
      </w:pPr>
    </w:p>
    <w:p w14:paraId="06175B80" w14:textId="77777777" w:rsidR="000F4D7F" w:rsidRDefault="00355AB7">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t>REFRENCES</w:t>
      </w:r>
    </w:p>
    <w:p w14:paraId="491DF805" w14:textId="77777777" w:rsidR="000F4D7F" w:rsidRDefault="00355AB7">
      <w:pPr>
        <w:pStyle w:val="Bibliography1"/>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Pr>
          <w:rFonts w:ascii="Times New Roman" w:hAnsi="Times New Roman" w:cs="Times New Roman"/>
          <w:sz w:val="24"/>
        </w:rPr>
        <w:t>1.</w:t>
      </w:r>
      <w:r>
        <w:rPr>
          <w:rFonts w:ascii="Times New Roman" w:hAnsi="Times New Roman" w:cs="Times New Roman"/>
          <w:sz w:val="24"/>
        </w:rPr>
        <w:tab/>
        <w:t xml:space="preserve">Fallatah DI, Adekola HA. Digital epidemiology: harnessing big data for early detection and monitoring of viral outbreaks. Infect Prev Pract. 2024 Jun 29;6(3):100382. </w:t>
      </w:r>
    </w:p>
    <w:p w14:paraId="1DC0AC5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 xml:space="preserve">Li L, Novillo-Ortiz D, Azzopardi-Muscat N, Kostkova P. Digital Data Sources and Their Impact on People’s Health: A Systematic Review of Systematic Reviews. Front Public </w:t>
      </w:r>
      <w:r>
        <w:rPr>
          <w:rFonts w:ascii="Times New Roman" w:hAnsi="Times New Roman" w:cs="Times New Roman"/>
          <w:sz w:val="24"/>
        </w:rPr>
        <w:lastRenderedPageBreak/>
        <w:t>Health [Internet]. 2021 May 5 [cited 2025 Oct 11];9. Available from: https://www.frontiersin.org/journals/public-health/articles/10.3389/fpubh.2021.645260/full</w:t>
      </w:r>
    </w:p>
    <w:p w14:paraId="03A034E4"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 xml:space="preserve">Liscano Y, Anillo Arrieta LA, Montenegro JF, Prieto-Alvarado D, Ordoñez J. Early Warning of Infectious Disease Outbreaks Using Social Media and Digital Data: A Scoping Review. Int J Environ Res Public Health. 2025 Jul 13;22(7):1104. </w:t>
      </w:r>
    </w:p>
    <w:p w14:paraId="3419B38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 xml:space="preserve">Jayatilleke K. Challenges in Implementing Surveillance Tools of High-Income Countries (HICs) in Low Middle Income Countries (LMICs). Curr Treat Options Infect Dis. 2020;12(3):191–201. </w:t>
      </w:r>
    </w:p>
    <w:p w14:paraId="5909B57C"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 xml:space="preserve">Mudzengi DL, Chomutare H, Nagudi J, Ntshiqa T, Davis JL, Charalambous S, et al. Using mHealth Technologies for Case Finding in Tuberculosis and Other Infectious Diseases in Africa: Systematic Review. JMIR Mhealth Uhealth. 2024 Aug 26;12:e53211. </w:t>
      </w:r>
    </w:p>
    <w:p w14:paraId="648435A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3F0B3F2E"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 xml:space="preserve">Aiello AE, Renson A, Zivich P. Social media- and internet-based disease surveillance for public health. Annu Rev Public Health. 2020 Apr 2;41:101–18. </w:t>
      </w:r>
    </w:p>
    <w:p w14:paraId="2D8396B0"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t>Mejova Y. Digital Epidemiology. In: Bertoni E, Fontana M, Gabrielli L, Signorelli S, Vespe M, editors. Handbook of Computational Social Science for Policy [Internet]. Cham: Springer International Publishing; 2023 [cited 2025 Oct 11]. p. 279–303. Available from: https://doi.org/10.1007/978-3-031-16624-2_15</w:t>
      </w:r>
    </w:p>
    <w:p w14:paraId="2C38A2A6"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13C48370"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 xml:space="preserve">Abebe GF, Alie MS, Yosef T, Asmelash D, Dessalegn D, Adugna A, et al. Role of digital technology in epidemic control: a scoping review on COVID-19 and Ebola. BMJ Open. 2025 Jan 23;15(1):e095007. </w:t>
      </w:r>
    </w:p>
    <w:p w14:paraId="74F31DF3"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 xml:space="preserve">Cohen AK, Snyder RE. Community-Based Participatory Research for Epidemiology, Health Equity, and Community Goals: Insights From Brazil, France, and USA. Community Health Equity Res Policy. 2025 Jul;45(4):385–93. </w:t>
      </w:r>
    </w:p>
    <w:p w14:paraId="2DD0F14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t xml:space="preserve">Xu X, Zhang Y, Wang Y, Zhao C, Zhang Y, Xie X. Impact of regional digital transformation on public health: an empirical analysis based on 31 provinces in China. BMC Public Health. 2025 Jul 17;25(1):2485. </w:t>
      </w:r>
    </w:p>
    <w:p w14:paraId="43C62B4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 xml:space="preserve">Monlezun DJ, Omutoko L, Oduor P, Kokonya D, Rayel J, Sotomayor C, et al. Digitalization of health care in low- and middle-income countries. Bull World Health Organ. 2025 Feb 1;103(2):148–54. </w:t>
      </w:r>
    </w:p>
    <w:p w14:paraId="2476485D"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lastRenderedPageBreak/>
        <w:t>14.</w:t>
      </w:r>
      <w:r>
        <w:rPr>
          <w:rFonts w:ascii="Times New Roman" w:hAnsi="Times New Roman" w:cs="Times New Roman"/>
          <w:sz w:val="24"/>
        </w:rPr>
        <w:tab/>
        <w:t xml:space="preserve">Branda F, Ali AY, Ceccarelli G, Albanese M, Binetti E, Giovanetti M, et al. Assessing the Burden of Neglected Tropical Diseases in Low-Income Communities: Challenges and Solutions. Viruses. 2025 Jan;17(1):29. </w:t>
      </w:r>
    </w:p>
    <w:p w14:paraId="68C2D2E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5.</w:t>
      </w:r>
      <w:r>
        <w:rPr>
          <w:rFonts w:ascii="Times New Roman" w:hAnsi="Times New Roman" w:cs="Times New Roman"/>
          <w:sz w:val="24"/>
        </w:rPr>
        <w:tab/>
        <w:t xml:space="preserve">Blake A, Hazel A, Jakurama J, Matundu J, Bharti N. Disparities in mobile phone ownership reflect inequities in access to healthcare. PLOS Digit Health. 2023 Jul 6;2(7):e0000270. </w:t>
      </w:r>
    </w:p>
    <w:p w14:paraId="1521CDD3"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 xml:space="preserve">Livieri G, Mangina E, Protopapadakis ED, Panayiotou AG. The gaps and challenges in digital health technology use as perceived by patients: a scoping review and narrative meta-synthesis. Front Digit Health. 2025 Mar 27;7:1474956. </w:t>
      </w:r>
    </w:p>
    <w:p w14:paraId="4CE1CC54"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7.</w:t>
      </w:r>
      <w:r>
        <w:rPr>
          <w:rFonts w:ascii="Times New Roman" w:hAnsi="Times New Roman" w:cs="Times New Roman"/>
          <w:sz w:val="24"/>
        </w:rPr>
        <w:tab/>
        <w:t xml:space="preserve">Tegegne MD, Tilahun B, Mamuye A, Kerie H, Nurhussien F, Zemen E, et al. Digital literacy level and associated factors among health professionals in a referral and teaching hospital: An implication for future digital health systems implementation. Front Public Health. 2023 Apr 11;11:1130894. </w:t>
      </w:r>
    </w:p>
    <w:p w14:paraId="0D688098"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ab/>
        <w:t xml:space="preserve">Zhao IY, Ma YX, Yu MWC, Liu J, Dong WN, Pang Q, et al. Ethics, Integrity, and Retributions of Digital Detection Surveillance Systems for Infectious Diseases: Systematic Literature Review. J Med Internet Res. 2021 Oct 20;23(10):e32328. </w:t>
      </w:r>
    </w:p>
    <w:p w14:paraId="7D1A0508"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9.</w:t>
      </w:r>
      <w:r>
        <w:rPr>
          <w:rFonts w:ascii="Times New Roman" w:hAnsi="Times New Roman" w:cs="Times New Roman"/>
          <w:sz w:val="24"/>
        </w:rPr>
        <w:tab/>
        <w:t xml:space="preserve">Conduah AK, Ofoe S, Siaw-Marfo D. Data privacy in healthcare: Global challenges and solutions. DIGITAL HEALTH. 2025 May 1;11:20552076251343959. </w:t>
      </w:r>
    </w:p>
    <w:p w14:paraId="6A3FFE7D"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0.</w:t>
      </w:r>
      <w:r>
        <w:rPr>
          <w:rFonts w:ascii="Times New Roman" w:hAnsi="Times New Roman" w:cs="Times New Roman"/>
          <w:sz w:val="24"/>
        </w:rPr>
        <w:tab/>
        <w:t xml:space="preserve">Huffstetler HE, Bandara S, Bharali I, Kennedy Mcdade K, Mao W, Guo F, et al. The impacts of donor transitions on health systems in middle-income countries: a scoping review. Health Policy Plan. 2022 Jul 29;37(9):1188–202. </w:t>
      </w:r>
    </w:p>
    <w:p w14:paraId="3412E18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1.</w:t>
      </w:r>
      <w:r>
        <w:rPr>
          <w:rFonts w:ascii="Times New Roman" w:hAnsi="Times New Roman" w:cs="Times New Roman"/>
          <w:sz w:val="24"/>
        </w:rPr>
        <w:tab/>
        <w:t xml:space="preserve">Ahmed MM, Okesanya OJ, Olaleke NO, Adigun OA, Adebayo UO, Oso TA, et al. Integrating Digital Health Innovations to Achieve Universal Health Coverage: Promoting Health Outcomes and Quality Through Global Public Health Equity. Healthcare (Basel). 2025 May 5;13(9):1060. </w:t>
      </w:r>
    </w:p>
    <w:p w14:paraId="53636D0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2.</w:t>
      </w:r>
      <w:r>
        <w:rPr>
          <w:rFonts w:ascii="Times New Roman" w:hAnsi="Times New Roman" w:cs="Times New Roman"/>
          <w:sz w:val="24"/>
        </w:rPr>
        <w:tab/>
        <w:t xml:space="preserve">Cuadros DF, Kiragga A, Tu L, Awad S, Bwanika JM, Musuka G. Unpacking social and digital determinants of health in Africa: a narrative review on challenges and opportunities. Mhealth. 2025 Jul 8;11:41. </w:t>
      </w:r>
    </w:p>
    <w:p w14:paraId="285BB0F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3.</w:t>
      </w:r>
      <w:r>
        <w:rPr>
          <w:rFonts w:ascii="Times New Roman" w:hAnsi="Times New Roman" w:cs="Times New Roman"/>
          <w:sz w:val="24"/>
        </w:rPr>
        <w:tab/>
        <w:t>Bello1* IM, Umar2 AS, Akpan2 GU, Okeibunor1 J, Shibeshi2 C, Eshetu1 M, et al. Implementation of Mobile Phone Data Collection in the Conduct EPI Comprehensive Review in East and Southern African Countries. Journal of Immunological Sciences [Internet]. 2021 Apr 13 [cited 2025 Oct 11];specialissue(2). Available from: https://www.immunologyresearchjournal.com/articles/implementation-of-mobile-phone-data-collection-in-the-conduct-epi-comprehensive-review-in-east-and-southern-african-countries.html</w:t>
      </w:r>
    </w:p>
    <w:p w14:paraId="609FD4E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4.</w:t>
      </w:r>
      <w:r>
        <w:rPr>
          <w:rFonts w:ascii="Times New Roman" w:hAnsi="Times New Roman" w:cs="Times New Roman"/>
          <w:sz w:val="24"/>
        </w:rPr>
        <w:tab/>
        <w:t xml:space="preserve">McGowan CR, Takahashi E, Romig L, Bertram K, Kadir A, Cummings R, et al. Community-based surveillance of infectious diseases: a systematic review of drivers of success. BMJ Glob Health. 2022 Aug 19;7(8):e009934. </w:t>
      </w:r>
    </w:p>
    <w:p w14:paraId="6EB6B8F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lastRenderedPageBreak/>
        <w:t>25.</w:t>
      </w:r>
      <w:r>
        <w:rPr>
          <w:rFonts w:ascii="Times New Roman" w:hAnsi="Times New Roman" w:cs="Times New Roman"/>
          <w:sz w:val="24"/>
        </w:rPr>
        <w:tab/>
        <w:t xml:space="preserve">Kinkade C, Russpatrick S, Potter R, Saebo J, Sloan M, Odongo G, et al. Extending and Strengthening Routine DHIS2 Surveillance Systems for COVID-19 Responses in Sierra Leone, Sri Lanka, and Uganda. Emerg Infect Dis. 2022 Dec;28(Suppl 1):S42–8. </w:t>
      </w:r>
    </w:p>
    <w:p w14:paraId="72E1E365"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6.</w:t>
      </w:r>
      <w:r>
        <w:rPr>
          <w:rFonts w:ascii="Times New Roman" w:hAnsi="Times New Roman" w:cs="Times New Roman"/>
          <w:sz w:val="24"/>
        </w:rPr>
        <w:tab/>
        <w:t xml:space="preserve">Arnaout A, Oseguera-Arasmou M, Mishra N, Liu BM, Bhattacharya A, Rhew DC. Leveraging technology in public-private partnerships: a model to address public health inequities. Front Health Serv. 2023 Jun 13;3:1187306. </w:t>
      </w:r>
    </w:p>
    <w:p w14:paraId="5EDD7E9E"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7.</w:t>
      </w:r>
      <w:r>
        <w:rPr>
          <w:rFonts w:ascii="Times New Roman" w:hAnsi="Times New Roman" w:cs="Times New Roman"/>
          <w:sz w:val="24"/>
        </w:rPr>
        <w:tab/>
        <w:t xml:space="preserve">Longhini J, Rossettini G, Palese A. Digital health competencies and affecting factors among healthcare professionals: additional findings from a systematic review. J Res Nurs. 2024 Mar;29(2):156–76. </w:t>
      </w:r>
    </w:p>
    <w:p w14:paraId="724F6703"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8.</w:t>
      </w:r>
      <w:r>
        <w:rPr>
          <w:rFonts w:ascii="Times New Roman" w:hAnsi="Times New Roman" w:cs="Times New Roman"/>
          <w:sz w:val="24"/>
        </w:rPr>
        <w:tab/>
        <w:t xml:space="preserve">He Q, Silva PJ, Ory M, Wang N, Ramos KS. Application of Digital Informatics in Precision Prevention, Epidemiology, and Clinicogenomics Research to Advance Precision Healthcare. Yearb Med Inform. 2025 Apr 8;33(1):250–61. </w:t>
      </w:r>
    </w:p>
    <w:p w14:paraId="6B2FC25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9.</w:t>
      </w:r>
      <w:r>
        <w:rPr>
          <w:rFonts w:ascii="Times New Roman" w:hAnsi="Times New Roman" w:cs="Times New Roman"/>
          <w:sz w:val="24"/>
        </w:rPr>
        <w:tab/>
        <w:t xml:space="preserve">Olufadewa II, Iyiola OP, Nnatus J, Fatola K, Oladele R, Olufadewa T, et al. National eHealth strategy frameworks in Africa: a comprehensive assessment using the WHO-ITU eHealth strategy toolkit and FAIR guidelines. Oxf Open Digit Health. 2024 Nov 20;2:oqae047. </w:t>
      </w:r>
    </w:p>
    <w:p w14:paraId="223F854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0.</w:t>
      </w:r>
      <w:r>
        <w:rPr>
          <w:rFonts w:ascii="Times New Roman" w:hAnsi="Times New Roman" w:cs="Times New Roman"/>
          <w:sz w:val="24"/>
        </w:rPr>
        <w:tab/>
        <w:t xml:space="preserve">Kostkova P, Saigí-Rubió F, Eguia H, Borbolla D, Verschuuren M, Hamilton C, et al. Data and Digital Solutions to Support Surveillance Strategies in the Context of the COVID-19 Pandemic. Front Digit Health. 2021 Aug 6;3:707902. </w:t>
      </w:r>
    </w:p>
    <w:p w14:paraId="79E9EB5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1.</w:t>
      </w:r>
      <w:r>
        <w:rPr>
          <w:rFonts w:ascii="Times New Roman" w:hAnsi="Times New Roman" w:cs="Times New Roman"/>
          <w:sz w:val="24"/>
        </w:rPr>
        <w:tab/>
        <w:t xml:space="preserve">Chen X, Zhou Y. Open-Source Collaboration and Technological Innovation in the Industrial Software Industry: A Multi-Case Study. Systems. 2025 Jun;13(6):433. </w:t>
      </w:r>
    </w:p>
    <w:p w14:paraId="1DF70316"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2.</w:t>
      </w:r>
      <w:r>
        <w:rPr>
          <w:rFonts w:ascii="Times New Roman" w:hAnsi="Times New Roman" w:cs="Times New Roman"/>
          <w:sz w:val="24"/>
        </w:rPr>
        <w:tab/>
        <w:t xml:space="preserve">Alber VA, Rödiger H, Campione A, Schiller J, Burziwoda D, Henschke C. An Overview on Methods, Evidence, and Study Quality of Health Economic Evaluation Studies for Independently Usable Digital Health Apps: Rapid Review. J Med Internet Res. 2025 Aug 19;27:e68349. </w:t>
      </w:r>
    </w:p>
    <w:p w14:paraId="283E34BE"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3.</w:t>
      </w:r>
      <w:r>
        <w:rPr>
          <w:rFonts w:ascii="Times New Roman" w:hAnsi="Times New Roman" w:cs="Times New Roman"/>
          <w:sz w:val="24"/>
        </w:rPr>
        <w:tab/>
        <w:t xml:space="preserve">Liscano Y, Anillo Arrieta LA, Montenegro JF, Prieto-Alvarado D, Ordoñez J. Early Warning of Infectious Disease Outbreaks Using Social Media and Digital Data: A Scoping Review. International Journal of Environmental Research and Public Health. 2025 Jul;22(7):1104. </w:t>
      </w:r>
    </w:p>
    <w:p w14:paraId="757A1704"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4.</w:t>
      </w:r>
      <w:r>
        <w:rPr>
          <w:rFonts w:ascii="Times New Roman" w:hAnsi="Times New Roman" w:cs="Times New Roman"/>
          <w:sz w:val="24"/>
        </w:rPr>
        <w:tab/>
        <w:t xml:space="preserve">Hayman DTS, Barraclough RK, Muglia LJ, McGovern V, Afolabi MO, N’Jai AU, et al. Addressing the challenges of implementing evidence-based prioritisation in global health. BMJ Glob Health. 2023 Jun 8;8(6):e012450. </w:t>
      </w:r>
    </w:p>
    <w:p w14:paraId="67D1E4E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5.</w:t>
      </w:r>
      <w:r>
        <w:rPr>
          <w:rFonts w:ascii="Times New Roman" w:hAnsi="Times New Roman" w:cs="Times New Roman"/>
          <w:sz w:val="24"/>
        </w:rPr>
        <w:tab/>
        <w:t xml:space="preserve">Li L, Back E, Lee S, Shipley R, Mapitse N, Elbe S, et al. Balancing Risks and Opportunities: Data-Empowered-Health Ecosystems. J Med Internet Res. 2025 Mar 25;27:e57237. </w:t>
      </w:r>
    </w:p>
    <w:p w14:paraId="7A47FDE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6.</w:t>
      </w:r>
      <w:r>
        <w:rPr>
          <w:rFonts w:ascii="Times New Roman" w:hAnsi="Times New Roman" w:cs="Times New Roman"/>
          <w:sz w:val="24"/>
        </w:rPr>
        <w:tab/>
        <w:t xml:space="preserve">Stover J, Avadhanula L, Sood S. A review of strategies and levels of community engagement in strengths-based and needs-based health communication interventions. Front Public Health. 2024 Apr 9;12:1231827. </w:t>
      </w:r>
    </w:p>
    <w:p w14:paraId="36E5AF9D"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lastRenderedPageBreak/>
        <w:t>37.</w:t>
      </w:r>
      <w:r>
        <w:rPr>
          <w:rFonts w:ascii="Times New Roman" w:hAnsi="Times New Roman" w:cs="Times New Roman"/>
          <w:sz w:val="24"/>
        </w:rPr>
        <w:tab/>
        <w:t xml:space="preserve">Ilesanmi OS, Afolabi AA. Sustainability of Donor-Funded Health-Related Programs Beyond the Funding Lifecycle in Africa: A Systematic Review. Cureus. 14(5):e24643. </w:t>
      </w:r>
    </w:p>
    <w:p w14:paraId="248EE23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8.</w:t>
      </w:r>
      <w:r>
        <w:rPr>
          <w:rFonts w:ascii="Times New Roman" w:hAnsi="Times New Roman" w:cs="Times New Roman"/>
          <w:sz w:val="24"/>
        </w:rPr>
        <w:tab/>
        <w:t xml:space="preserve">Gentili A, Failla G, Melnyk A, Puleo V, Tanna GLD, Ricciardi W, et al. The cost-effectiveness of digital health interventions: A systematic review of the literature. Front Public Health. 2022 Aug 11;10:787135. </w:t>
      </w:r>
    </w:p>
    <w:p w14:paraId="18884892" w14:textId="77777777" w:rsidR="000F4D7F" w:rsidRDefault="00355AB7">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F4D7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6185C" w14:textId="77777777" w:rsidR="007533D3" w:rsidRDefault="007533D3">
      <w:pPr>
        <w:spacing w:line="240" w:lineRule="auto"/>
      </w:pPr>
      <w:r>
        <w:separator/>
      </w:r>
    </w:p>
  </w:endnote>
  <w:endnote w:type="continuationSeparator" w:id="0">
    <w:p w14:paraId="5F86CBCD" w14:textId="77777777" w:rsidR="007533D3" w:rsidRDefault="007533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7E477" w14:textId="77777777" w:rsidR="003B35DF" w:rsidRDefault="003B3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B7870" w14:textId="77777777" w:rsidR="003B35DF" w:rsidRDefault="003B3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5DDB5" w14:textId="77777777" w:rsidR="003B35DF" w:rsidRDefault="003B3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7154D" w14:textId="77777777" w:rsidR="007533D3" w:rsidRDefault="007533D3">
      <w:pPr>
        <w:spacing w:after="0"/>
      </w:pPr>
      <w:r>
        <w:separator/>
      </w:r>
    </w:p>
  </w:footnote>
  <w:footnote w:type="continuationSeparator" w:id="0">
    <w:p w14:paraId="17BC0BCF" w14:textId="77777777" w:rsidR="007533D3" w:rsidRDefault="007533D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9EA83" w14:textId="485438D3" w:rsidR="003B35DF" w:rsidRDefault="007533D3">
    <w:pPr>
      <w:pStyle w:val="Header"/>
    </w:pPr>
    <w:r>
      <w:rPr>
        <w:noProof/>
      </w:rPr>
      <w:pict w14:anchorId="6C7465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10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D5E95" w14:textId="7B25811E" w:rsidR="003B35DF" w:rsidRDefault="007533D3">
    <w:pPr>
      <w:pStyle w:val="Header"/>
    </w:pPr>
    <w:r>
      <w:rPr>
        <w:noProof/>
      </w:rPr>
      <w:pict w14:anchorId="3A6621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10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10D34" w14:textId="01916A05" w:rsidR="003B35DF" w:rsidRDefault="007533D3">
    <w:pPr>
      <w:pStyle w:val="Header"/>
    </w:pPr>
    <w:r>
      <w:rPr>
        <w:noProof/>
      </w:rPr>
      <w:pict w14:anchorId="3E0C86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10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4729"/>
    <w:rsid w:val="000774AE"/>
    <w:rsid w:val="000C3065"/>
    <w:rsid w:val="000D24AB"/>
    <w:rsid w:val="000F4D7F"/>
    <w:rsid w:val="002E40DD"/>
    <w:rsid w:val="00355AB7"/>
    <w:rsid w:val="003B35DF"/>
    <w:rsid w:val="003F2A3C"/>
    <w:rsid w:val="004C7E83"/>
    <w:rsid w:val="0052413F"/>
    <w:rsid w:val="00551FB3"/>
    <w:rsid w:val="005B2673"/>
    <w:rsid w:val="006006A1"/>
    <w:rsid w:val="006E4868"/>
    <w:rsid w:val="007533D3"/>
    <w:rsid w:val="007B5462"/>
    <w:rsid w:val="008504A0"/>
    <w:rsid w:val="00973D81"/>
    <w:rsid w:val="009C2E75"/>
    <w:rsid w:val="009E430D"/>
    <w:rsid w:val="00B50CD3"/>
    <w:rsid w:val="00C06216"/>
    <w:rsid w:val="00C56794"/>
    <w:rsid w:val="00C56BE0"/>
    <w:rsid w:val="00C91739"/>
    <w:rsid w:val="00CB4729"/>
    <w:rsid w:val="00D0777F"/>
    <w:rsid w:val="00D40AED"/>
    <w:rsid w:val="00DB0935"/>
    <w:rsid w:val="00EE36A1"/>
    <w:rsid w:val="00F31F5A"/>
    <w:rsid w:val="00F83DF1"/>
    <w:rsid w:val="00FE3D29"/>
    <w:rsid w:val="2A0126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67ED39"/>
  <w15:docId w15:val="{954FCF5C-2F34-41C3-BE15-E9D036338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DB0935"/>
    <w:rPr>
      <w:color w:val="605E5C"/>
      <w:shd w:val="clear" w:color="auto" w:fill="E1DFDD"/>
    </w:rPr>
  </w:style>
  <w:style w:type="paragraph" w:styleId="Header">
    <w:name w:val="header"/>
    <w:basedOn w:val="Normal"/>
    <w:link w:val="HeaderChar"/>
    <w:uiPriority w:val="99"/>
    <w:unhideWhenUsed/>
    <w:rsid w:val="003B35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5DF"/>
    <w:rPr>
      <w:sz w:val="22"/>
      <w:szCs w:val="22"/>
      <w:lang w:val="en-US" w:eastAsia="en-US"/>
    </w:rPr>
  </w:style>
  <w:style w:type="paragraph" w:styleId="Footer">
    <w:name w:val="footer"/>
    <w:basedOn w:val="Normal"/>
    <w:link w:val="FooterChar"/>
    <w:uiPriority w:val="99"/>
    <w:unhideWhenUsed/>
    <w:rsid w:val="003B35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5DF"/>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708183">
      <w:bodyDiv w:val="1"/>
      <w:marLeft w:val="0"/>
      <w:marRight w:val="0"/>
      <w:marTop w:val="0"/>
      <w:marBottom w:val="0"/>
      <w:divBdr>
        <w:top w:val="none" w:sz="0" w:space="0" w:color="auto"/>
        <w:left w:val="none" w:sz="0" w:space="0" w:color="auto"/>
        <w:bottom w:val="none" w:sz="0" w:space="0" w:color="auto"/>
        <w:right w:val="none" w:sz="0" w:space="0" w:color="auto"/>
      </w:divBdr>
    </w:div>
    <w:div w:id="929433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6</TotalTime>
  <Pages>16</Pages>
  <Words>27479</Words>
  <Characters>156635</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Olabisi Lawal</cp:lastModifiedBy>
  <cp:revision>25</cp:revision>
  <dcterms:created xsi:type="dcterms:W3CDTF">2025-10-10T14:02:00Z</dcterms:created>
  <dcterms:modified xsi:type="dcterms:W3CDTF">2025-10-1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HNfAbCQ"/&gt;&lt;style id="http://www.zotero.org/styles/vancouver" locale="en-US" hasBibliography="1" bibliographyStyleHasBeenSet="1"/&gt;&lt;prefs&gt;&lt;pref name="fieldType" value="Field"/&gt;&lt;/prefs&gt;&lt;/data&gt;</vt:lpwstr>
  </property>
  <property fmtid="{D5CDD505-2E9C-101B-9397-08002B2CF9AE}" pid="3" name="KSOProductBuildVer">
    <vt:lpwstr>1033-12.2.0.22549</vt:lpwstr>
  </property>
  <property fmtid="{D5CDD505-2E9C-101B-9397-08002B2CF9AE}" pid="4" name="ICV">
    <vt:lpwstr>96E27EE1C32F41DDBB9A4578B3DF09A1_12</vt:lpwstr>
  </property>
</Properties>
</file>